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Naslov"/>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Naslov"/>
      </w:pPr>
      <w:bookmarkStart w:id="0" w:name="_Toc138167552"/>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Odstavekseznama"/>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Odstavekseznama"/>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Odstavekseznama"/>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Odstavekseznama"/>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Odstavekseznama"/>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Odstavekseznama"/>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Odstavekseznama"/>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Naslov"/>
      </w:pPr>
      <w:r w:rsidRPr="007850CC">
        <w:br w:type="page"/>
      </w:r>
      <w:bookmarkStart w:id="1" w:name="_Toc138167553"/>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Naslov"/>
      </w:pPr>
      <w:bookmarkStart w:id="2" w:name="_Toc138167554"/>
      <w:r>
        <w:lastRenderedPageBreak/>
        <w:t>ABSTRACT</w:t>
      </w:r>
      <w:bookmarkEnd w:id="2"/>
    </w:p>
    <w:p w14:paraId="69401DBE" w14:textId="10F6D60D" w:rsidR="00EE4181" w:rsidRDefault="00EE4181" w:rsidP="009F5A34">
      <w:pPr>
        <w:pStyle w:val="Naslov"/>
        <w:outlineLvl w:val="9"/>
      </w:pPr>
      <w:r>
        <w:t>DEVELOPMENT OF AN APPLICATION FOR RECORDING LOCATIONS OF ILLEGAL DUMPING SITES</w:t>
      </w:r>
    </w:p>
    <w:p w14:paraId="17593BEA" w14:textId="555C391A" w:rsidR="00EE4181" w:rsidRDefault="00EE4181" w:rsidP="00EE4181">
      <w:pPr>
        <w:rPr>
          <w:rFonts w:cs="Arial"/>
          <w:szCs w:val="24"/>
        </w:rPr>
      </w:pPr>
      <w:proofErr w:type="spellStart"/>
      <w:r>
        <w:rPr>
          <w:rFonts w:cs="Arial"/>
          <w:szCs w:val="24"/>
        </w:rPr>
        <w:t>Text</w:t>
      </w:r>
      <w:proofErr w:type="spellEnd"/>
      <w:r>
        <w:rPr>
          <w:rFonts w:cs="Arial"/>
          <w:szCs w:val="24"/>
        </w:rPr>
        <w:t xml:space="preserve"> </w:t>
      </w:r>
    </w:p>
    <w:p w14:paraId="11608B09" w14:textId="0A291AF1" w:rsidR="00EE4181" w:rsidRDefault="00EE4181" w:rsidP="00EE4181">
      <w:pPr>
        <w:rPr>
          <w:rFonts w:cs="Arial"/>
          <w:szCs w:val="24"/>
        </w:rPr>
      </w:pPr>
      <w:proofErr w:type="spellStart"/>
      <w:r>
        <w:rPr>
          <w:rFonts w:cs="Arial"/>
          <w:szCs w:val="24"/>
        </w:rPr>
        <w:t>Text</w:t>
      </w:r>
      <w:proofErr w:type="spellEnd"/>
    </w:p>
    <w:p w14:paraId="75CB183E" w14:textId="69B51B6B" w:rsidR="00EE4181" w:rsidRDefault="00EE4181" w:rsidP="00EE4181">
      <w:pPr>
        <w:rPr>
          <w:rFonts w:cs="Arial"/>
          <w:szCs w:val="24"/>
        </w:rPr>
      </w:pPr>
      <w:proofErr w:type="spellStart"/>
      <w:r>
        <w:rPr>
          <w:rFonts w:cs="Arial"/>
          <w:szCs w:val="24"/>
        </w:rPr>
        <w:t>Text</w:t>
      </w:r>
      <w:proofErr w:type="spellEnd"/>
    </w:p>
    <w:p w14:paraId="1813FC21" w14:textId="5F78EC57" w:rsidR="00EE4181" w:rsidRDefault="00EE4181" w:rsidP="00EE4181">
      <w:pPr>
        <w:rPr>
          <w:rFonts w:cs="Arial"/>
          <w:szCs w:val="24"/>
        </w:rPr>
      </w:pPr>
      <w:proofErr w:type="spellStart"/>
      <w:r>
        <w:rPr>
          <w:rFonts w:cs="Arial"/>
          <w:b/>
          <w:bCs/>
          <w:szCs w:val="24"/>
        </w:rPr>
        <w:t>Keywords</w:t>
      </w:r>
      <w:proofErr w:type="spellEnd"/>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Naslov"/>
        <w:outlineLvl w:val="9"/>
      </w:pPr>
      <w:r>
        <w:lastRenderedPageBreak/>
        <w:t>KAZALO</w:t>
      </w:r>
    </w:p>
    <w:p w14:paraId="214F78E1" w14:textId="5DA1E8D3" w:rsidR="00575FDE"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38167552" w:history="1">
        <w:r w:rsidR="00575FDE" w:rsidRPr="009C013C">
          <w:rPr>
            <w:rStyle w:val="Hiperpovezava"/>
            <w:noProof/>
          </w:rPr>
          <w:t>IZJAVA O AVTORSTVU DIPLOMSKEGA DELA</w:t>
        </w:r>
        <w:r w:rsidR="00575FDE">
          <w:rPr>
            <w:noProof/>
            <w:webHidden/>
          </w:rPr>
          <w:tab/>
        </w:r>
        <w:r w:rsidR="00575FDE">
          <w:rPr>
            <w:noProof/>
            <w:webHidden/>
          </w:rPr>
          <w:fldChar w:fldCharType="begin"/>
        </w:r>
        <w:r w:rsidR="00575FDE">
          <w:rPr>
            <w:noProof/>
            <w:webHidden/>
          </w:rPr>
          <w:instrText xml:space="preserve"> PAGEREF _Toc138167552 \h </w:instrText>
        </w:r>
        <w:r w:rsidR="00575FDE">
          <w:rPr>
            <w:noProof/>
            <w:webHidden/>
          </w:rPr>
        </w:r>
        <w:r w:rsidR="00575FDE">
          <w:rPr>
            <w:noProof/>
            <w:webHidden/>
          </w:rPr>
          <w:fldChar w:fldCharType="separate"/>
        </w:r>
        <w:r w:rsidR="00575FDE">
          <w:rPr>
            <w:noProof/>
            <w:webHidden/>
          </w:rPr>
          <w:t>i</w:t>
        </w:r>
        <w:r w:rsidR="00575FDE">
          <w:rPr>
            <w:noProof/>
            <w:webHidden/>
          </w:rPr>
          <w:fldChar w:fldCharType="end"/>
        </w:r>
      </w:hyperlink>
    </w:p>
    <w:p w14:paraId="00DD0803" w14:textId="24CEEC74"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3" w:history="1">
        <w:r w:rsidR="00575FDE" w:rsidRPr="009C013C">
          <w:rPr>
            <w:rStyle w:val="Hiperpovezava"/>
            <w:noProof/>
          </w:rPr>
          <w:t>POVZETEK</w:t>
        </w:r>
        <w:r w:rsidR="00575FDE">
          <w:rPr>
            <w:noProof/>
            <w:webHidden/>
          </w:rPr>
          <w:tab/>
        </w:r>
        <w:r w:rsidR="00575FDE">
          <w:rPr>
            <w:noProof/>
            <w:webHidden/>
          </w:rPr>
          <w:fldChar w:fldCharType="begin"/>
        </w:r>
        <w:r w:rsidR="00575FDE">
          <w:rPr>
            <w:noProof/>
            <w:webHidden/>
          </w:rPr>
          <w:instrText xml:space="preserve"> PAGEREF _Toc138167553 \h </w:instrText>
        </w:r>
        <w:r w:rsidR="00575FDE">
          <w:rPr>
            <w:noProof/>
            <w:webHidden/>
          </w:rPr>
        </w:r>
        <w:r w:rsidR="00575FDE">
          <w:rPr>
            <w:noProof/>
            <w:webHidden/>
          </w:rPr>
          <w:fldChar w:fldCharType="separate"/>
        </w:r>
        <w:r w:rsidR="00575FDE">
          <w:rPr>
            <w:noProof/>
            <w:webHidden/>
          </w:rPr>
          <w:t>ii</w:t>
        </w:r>
        <w:r w:rsidR="00575FDE">
          <w:rPr>
            <w:noProof/>
            <w:webHidden/>
          </w:rPr>
          <w:fldChar w:fldCharType="end"/>
        </w:r>
      </w:hyperlink>
    </w:p>
    <w:p w14:paraId="3A891E60" w14:textId="59ABF418"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4" w:history="1">
        <w:r w:rsidR="00575FDE" w:rsidRPr="009C013C">
          <w:rPr>
            <w:rStyle w:val="Hiperpovezava"/>
            <w:noProof/>
          </w:rPr>
          <w:t>ABSTRACT</w:t>
        </w:r>
        <w:r w:rsidR="00575FDE">
          <w:rPr>
            <w:noProof/>
            <w:webHidden/>
          </w:rPr>
          <w:tab/>
        </w:r>
        <w:r w:rsidR="00575FDE">
          <w:rPr>
            <w:noProof/>
            <w:webHidden/>
          </w:rPr>
          <w:fldChar w:fldCharType="begin"/>
        </w:r>
        <w:r w:rsidR="00575FDE">
          <w:rPr>
            <w:noProof/>
            <w:webHidden/>
          </w:rPr>
          <w:instrText xml:space="preserve"> PAGEREF _Toc138167554 \h </w:instrText>
        </w:r>
        <w:r w:rsidR="00575FDE">
          <w:rPr>
            <w:noProof/>
            <w:webHidden/>
          </w:rPr>
        </w:r>
        <w:r w:rsidR="00575FDE">
          <w:rPr>
            <w:noProof/>
            <w:webHidden/>
          </w:rPr>
          <w:fldChar w:fldCharType="separate"/>
        </w:r>
        <w:r w:rsidR="00575FDE">
          <w:rPr>
            <w:noProof/>
            <w:webHidden/>
          </w:rPr>
          <w:t>iii</w:t>
        </w:r>
        <w:r w:rsidR="00575FDE">
          <w:rPr>
            <w:noProof/>
            <w:webHidden/>
          </w:rPr>
          <w:fldChar w:fldCharType="end"/>
        </w:r>
      </w:hyperlink>
    </w:p>
    <w:p w14:paraId="395F2710" w14:textId="5A8405E1"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5" w:history="1">
        <w:r w:rsidR="00575FDE" w:rsidRPr="009C013C">
          <w:rPr>
            <w:rStyle w:val="Hiperpovezava"/>
            <w:noProof/>
          </w:rPr>
          <w:t>KAZALO PONAZORITEV</w:t>
        </w:r>
        <w:r w:rsidR="00575FDE">
          <w:rPr>
            <w:noProof/>
            <w:webHidden/>
          </w:rPr>
          <w:tab/>
        </w:r>
        <w:r w:rsidR="00575FDE">
          <w:rPr>
            <w:noProof/>
            <w:webHidden/>
          </w:rPr>
          <w:fldChar w:fldCharType="begin"/>
        </w:r>
        <w:r w:rsidR="00575FDE">
          <w:rPr>
            <w:noProof/>
            <w:webHidden/>
          </w:rPr>
          <w:instrText xml:space="preserve"> PAGEREF _Toc138167555 \h </w:instrText>
        </w:r>
        <w:r w:rsidR="00575FDE">
          <w:rPr>
            <w:noProof/>
            <w:webHidden/>
          </w:rPr>
        </w:r>
        <w:r w:rsidR="00575FDE">
          <w:rPr>
            <w:noProof/>
            <w:webHidden/>
          </w:rPr>
          <w:fldChar w:fldCharType="separate"/>
        </w:r>
        <w:r w:rsidR="00575FDE">
          <w:rPr>
            <w:noProof/>
            <w:webHidden/>
          </w:rPr>
          <w:t>v</w:t>
        </w:r>
        <w:r w:rsidR="00575FDE">
          <w:rPr>
            <w:noProof/>
            <w:webHidden/>
          </w:rPr>
          <w:fldChar w:fldCharType="end"/>
        </w:r>
      </w:hyperlink>
    </w:p>
    <w:p w14:paraId="126A5C1E" w14:textId="3C6698B8"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6" w:history="1">
        <w:r w:rsidR="00575FDE" w:rsidRPr="009C013C">
          <w:rPr>
            <w:rStyle w:val="Hiperpovezava"/>
            <w:noProof/>
          </w:rPr>
          <w:t>1 UVOD</w:t>
        </w:r>
        <w:r w:rsidR="00575FDE">
          <w:rPr>
            <w:noProof/>
            <w:webHidden/>
          </w:rPr>
          <w:tab/>
        </w:r>
        <w:r w:rsidR="00575FDE">
          <w:rPr>
            <w:noProof/>
            <w:webHidden/>
          </w:rPr>
          <w:fldChar w:fldCharType="begin"/>
        </w:r>
        <w:r w:rsidR="00575FDE">
          <w:rPr>
            <w:noProof/>
            <w:webHidden/>
          </w:rPr>
          <w:instrText xml:space="preserve"> PAGEREF _Toc138167556 \h </w:instrText>
        </w:r>
        <w:r w:rsidR="00575FDE">
          <w:rPr>
            <w:noProof/>
            <w:webHidden/>
          </w:rPr>
        </w:r>
        <w:r w:rsidR="00575FDE">
          <w:rPr>
            <w:noProof/>
            <w:webHidden/>
          </w:rPr>
          <w:fldChar w:fldCharType="separate"/>
        </w:r>
        <w:r w:rsidR="00575FDE">
          <w:rPr>
            <w:noProof/>
            <w:webHidden/>
          </w:rPr>
          <w:t>1</w:t>
        </w:r>
        <w:r w:rsidR="00575FDE">
          <w:rPr>
            <w:noProof/>
            <w:webHidden/>
          </w:rPr>
          <w:fldChar w:fldCharType="end"/>
        </w:r>
      </w:hyperlink>
    </w:p>
    <w:p w14:paraId="155CB36F" w14:textId="5E4CB859"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7" w:history="1">
        <w:r w:rsidR="00575FDE" w:rsidRPr="009C013C">
          <w:rPr>
            <w:rStyle w:val="Hiperpovezava"/>
            <w:noProof/>
          </w:rPr>
          <w:t>2 DIVJA ODLAGALIŠČA V SLOVENIJI</w:t>
        </w:r>
        <w:r w:rsidR="00575FDE">
          <w:rPr>
            <w:noProof/>
            <w:webHidden/>
          </w:rPr>
          <w:tab/>
        </w:r>
        <w:r w:rsidR="00575FDE">
          <w:rPr>
            <w:noProof/>
            <w:webHidden/>
          </w:rPr>
          <w:fldChar w:fldCharType="begin"/>
        </w:r>
        <w:r w:rsidR="00575FDE">
          <w:rPr>
            <w:noProof/>
            <w:webHidden/>
          </w:rPr>
          <w:instrText xml:space="preserve"> PAGEREF _Toc138167557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205C5635" w14:textId="3FE83DC8"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58" w:history="1">
        <w:r w:rsidR="00575FDE" w:rsidRPr="009C013C">
          <w:rPr>
            <w:rStyle w:val="Hiperpovezava"/>
            <w:noProof/>
          </w:rPr>
          <w:t>2.1 NASTANEK DIVJIH ODLAGALIŠČ</w:t>
        </w:r>
        <w:r w:rsidR="00575FDE">
          <w:rPr>
            <w:noProof/>
            <w:webHidden/>
          </w:rPr>
          <w:tab/>
        </w:r>
        <w:r w:rsidR="00575FDE">
          <w:rPr>
            <w:noProof/>
            <w:webHidden/>
          </w:rPr>
          <w:fldChar w:fldCharType="begin"/>
        </w:r>
        <w:r w:rsidR="00575FDE">
          <w:rPr>
            <w:noProof/>
            <w:webHidden/>
          </w:rPr>
          <w:instrText xml:space="preserve"> PAGEREF _Toc138167558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11640187" w14:textId="223B7D44"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59" w:history="1">
        <w:r w:rsidR="00575FDE" w:rsidRPr="009C013C">
          <w:rPr>
            <w:rStyle w:val="Hiperpovezava"/>
            <w:noProof/>
          </w:rPr>
          <w:t>2.2 PREPREČEVANJE DIVJIH ODLAGALIŠČ</w:t>
        </w:r>
        <w:r w:rsidR="00575FDE">
          <w:rPr>
            <w:noProof/>
            <w:webHidden/>
          </w:rPr>
          <w:tab/>
        </w:r>
        <w:r w:rsidR="00575FDE">
          <w:rPr>
            <w:noProof/>
            <w:webHidden/>
          </w:rPr>
          <w:fldChar w:fldCharType="begin"/>
        </w:r>
        <w:r w:rsidR="00575FDE">
          <w:rPr>
            <w:noProof/>
            <w:webHidden/>
          </w:rPr>
          <w:instrText xml:space="preserve"> PAGEREF _Toc138167559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449B5C74" w14:textId="5AE9904F"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60" w:history="1">
        <w:r w:rsidR="00575FDE" w:rsidRPr="009C013C">
          <w:rPr>
            <w:rStyle w:val="Hiperpovezava"/>
            <w:noProof/>
          </w:rPr>
          <w:t>3 TRENUTNI SISTEM ZA PRIJAVO DIVJIH ODLAGALIŠČ</w:t>
        </w:r>
        <w:r w:rsidR="00575FDE">
          <w:rPr>
            <w:noProof/>
            <w:webHidden/>
          </w:rPr>
          <w:tab/>
        </w:r>
        <w:r w:rsidR="00575FDE">
          <w:rPr>
            <w:noProof/>
            <w:webHidden/>
          </w:rPr>
          <w:fldChar w:fldCharType="begin"/>
        </w:r>
        <w:r w:rsidR="00575FDE">
          <w:rPr>
            <w:noProof/>
            <w:webHidden/>
          </w:rPr>
          <w:instrText xml:space="preserve"> PAGEREF _Toc138167560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1736A1C3" w14:textId="0CA93BC1"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1" w:history="1">
        <w:r w:rsidR="00575FDE" w:rsidRPr="009C013C">
          <w:rPr>
            <w:rStyle w:val="Hiperpovezava"/>
            <w:noProof/>
          </w:rPr>
          <w:t>3.1 PRISTOJNI INŠPEKTORATI</w:t>
        </w:r>
        <w:r w:rsidR="00575FDE">
          <w:rPr>
            <w:noProof/>
            <w:webHidden/>
          </w:rPr>
          <w:tab/>
        </w:r>
        <w:r w:rsidR="00575FDE">
          <w:rPr>
            <w:noProof/>
            <w:webHidden/>
          </w:rPr>
          <w:fldChar w:fldCharType="begin"/>
        </w:r>
        <w:r w:rsidR="00575FDE">
          <w:rPr>
            <w:noProof/>
            <w:webHidden/>
          </w:rPr>
          <w:instrText xml:space="preserve"> PAGEREF _Toc138167561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25E88497" w14:textId="778AB1F6"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2" w:history="1">
        <w:r w:rsidR="00575FDE" w:rsidRPr="009C013C">
          <w:rPr>
            <w:rStyle w:val="Hiperpovezava"/>
            <w:noProof/>
          </w:rPr>
          <w:t>3.2 DRUGI NAČINI PRIJAVE DIVJIH ODLAGALIŠČ</w:t>
        </w:r>
        <w:r w:rsidR="00575FDE">
          <w:rPr>
            <w:noProof/>
            <w:webHidden/>
          </w:rPr>
          <w:tab/>
        </w:r>
        <w:r w:rsidR="00575FDE">
          <w:rPr>
            <w:noProof/>
            <w:webHidden/>
          </w:rPr>
          <w:fldChar w:fldCharType="begin"/>
        </w:r>
        <w:r w:rsidR="00575FDE">
          <w:rPr>
            <w:noProof/>
            <w:webHidden/>
          </w:rPr>
          <w:instrText xml:space="preserve"> PAGEREF _Toc138167562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64336B05" w14:textId="519E71D9"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63" w:history="1">
        <w:r w:rsidR="00575FDE" w:rsidRPr="009C013C">
          <w:rPr>
            <w:rStyle w:val="Hiperpovezava"/>
            <w:noProof/>
          </w:rPr>
          <w:t>4 SPECIFIKACIJA ZAHTEV</w:t>
        </w:r>
        <w:r w:rsidR="00575FDE">
          <w:rPr>
            <w:noProof/>
            <w:webHidden/>
          </w:rPr>
          <w:tab/>
        </w:r>
        <w:r w:rsidR="00575FDE">
          <w:rPr>
            <w:noProof/>
            <w:webHidden/>
          </w:rPr>
          <w:fldChar w:fldCharType="begin"/>
        </w:r>
        <w:r w:rsidR="00575FDE">
          <w:rPr>
            <w:noProof/>
            <w:webHidden/>
          </w:rPr>
          <w:instrText xml:space="preserve"> PAGEREF _Toc138167563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239D9AAD" w14:textId="113576F6"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4" w:history="1">
        <w:r w:rsidR="00575FDE" w:rsidRPr="009C013C">
          <w:rPr>
            <w:rStyle w:val="Hiperpovezava"/>
            <w:noProof/>
          </w:rPr>
          <w:t>4.1 UPORABNIŠKE VLOGE</w:t>
        </w:r>
        <w:r w:rsidR="00575FDE">
          <w:rPr>
            <w:noProof/>
            <w:webHidden/>
          </w:rPr>
          <w:tab/>
        </w:r>
        <w:r w:rsidR="00575FDE">
          <w:rPr>
            <w:noProof/>
            <w:webHidden/>
          </w:rPr>
          <w:fldChar w:fldCharType="begin"/>
        </w:r>
        <w:r w:rsidR="00575FDE">
          <w:rPr>
            <w:noProof/>
            <w:webHidden/>
          </w:rPr>
          <w:instrText xml:space="preserve"> PAGEREF _Toc138167564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70439BFD" w14:textId="10661B95"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5" w:history="1">
        <w:r w:rsidR="00575FDE" w:rsidRPr="009C013C">
          <w:rPr>
            <w:rStyle w:val="Hiperpovezava"/>
            <w:noProof/>
          </w:rPr>
          <w:t>4.2 FUNKCIONALNE ZAHTEVE</w:t>
        </w:r>
        <w:r w:rsidR="00575FDE">
          <w:rPr>
            <w:noProof/>
            <w:webHidden/>
          </w:rPr>
          <w:tab/>
        </w:r>
        <w:r w:rsidR="00575FDE">
          <w:rPr>
            <w:noProof/>
            <w:webHidden/>
          </w:rPr>
          <w:fldChar w:fldCharType="begin"/>
        </w:r>
        <w:r w:rsidR="00575FDE">
          <w:rPr>
            <w:noProof/>
            <w:webHidden/>
          </w:rPr>
          <w:instrText xml:space="preserve"> PAGEREF _Toc138167565 \h </w:instrText>
        </w:r>
        <w:r w:rsidR="00575FDE">
          <w:rPr>
            <w:noProof/>
            <w:webHidden/>
          </w:rPr>
        </w:r>
        <w:r w:rsidR="00575FDE">
          <w:rPr>
            <w:noProof/>
            <w:webHidden/>
          </w:rPr>
          <w:fldChar w:fldCharType="separate"/>
        </w:r>
        <w:r w:rsidR="00575FDE">
          <w:rPr>
            <w:noProof/>
            <w:webHidden/>
          </w:rPr>
          <w:t>6</w:t>
        </w:r>
        <w:r w:rsidR="00575FDE">
          <w:rPr>
            <w:noProof/>
            <w:webHidden/>
          </w:rPr>
          <w:fldChar w:fldCharType="end"/>
        </w:r>
      </w:hyperlink>
    </w:p>
    <w:p w14:paraId="6CC41B24" w14:textId="78B0AA1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6" w:history="1">
        <w:r w:rsidR="00575FDE" w:rsidRPr="009C013C">
          <w:rPr>
            <w:rStyle w:val="Hiperpovezava"/>
            <w:noProof/>
          </w:rPr>
          <w:t>4.3 NEFUNKCIONALNE ZAHTEVE</w:t>
        </w:r>
        <w:r w:rsidR="00575FDE">
          <w:rPr>
            <w:noProof/>
            <w:webHidden/>
          </w:rPr>
          <w:tab/>
        </w:r>
        <w:r w:rsidR="00575FDE">
          <w:rPr>
            <w:noProof/>
            <w:webHidden/>
          </w:rPr>
          <w:fldChar w:fldCharType="begin"/>
        </w:r>
        <w:r w:rsidR="00575FDE">
          <w:rPr>
            <w:noProof/>
            <w:webHidden/>
          </w:rPr>
          <w:instrText xml:space="preserve"> PAGEREF _Toc138167566 \h </w:instrText>
        </w:r>
        <w:r w:rsidR="00575FDE">
          <w:rPr>
            <w:noProof/>
            <w:webHidden/>
          </w:rPr>
        </w:r>
        <w:r w:rsidR="00575FDE">
          <w:rPr>
            <w:noProof/>
            <w:webHidden/>
          </w:rPr>
          <w:fldChar w:fldCharType="separate"/>
        </w:r>
        <w:r w:rsidR="00575FDE">
          <w:rPr>
            <w:noProof/>
            <w:webHidden/>
          </w:rPr>
          <w:t>14</w:t>
        </w:r>
        <w:r w:rsidR="00575FDE">
          <w:rPr>
            <w:noProof/>
            <w:webHidden/>
          </w:rPr>
          <w:fldChar w:fldCharType="end"/>
        </w:r>
      </w:hyperlink>
    </w:p>
    <w:p w14:paraId="3A521303" w14:textId="138C4789"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7" w:history="1">
        <w:r w:rsidR="00575FDE" w:rsidRPr="009C013C">
          <w:rPr>
            <w:rStyle w:val="Hiperpovezava"/>
            <w:noProof/>
          </w:rPr>
          <w:t>4.4 SLOVAR POJMOV</w:t>
        </w:r>
        <w:r w:rsidR="00575FDE">
          <w:rPr>
            <w:noProof/>
            <w:webHidden/>
          </w:rPr>
          <w:tab/>
        </w:r>
        <w:r w:rsidR="00575FDE">
          <w:rPr>
            <w:noProof/>
            <w:webHidden/>
          </w:rPr>
          <w:fldChar w:fldCharType="begin"/>
        </w:r>
        <w:r w:rsidR="00575FDE">
          <w:rPr>
            <w:noProof/>
            <w:webHidden/>
          </w:rPr>
          <w:instrText xml:space="preserve"> PAGEREF _Toc138167567 \h </w:instrText>
        </w:r>
        <w:r w:rsidR="00575FDE">
          <w:rPr>
            <w:noProof/>
            <w:webHidden/>
          </w:rPr>
        </w:r>
        <w:r w:rsidR="00575FDE">
          <w:rPr>
            <w:noProof/>
            <w:webHidden/>
          </w:rPr>
          <w:fldChar w:fldCharType="separate"/>
        </w:r>
        <w:r w:rsidR="00575FDE">
          <w:rPr>
            <w:noProof/>
            <w:webHidden/>
          </w:rPr>
          <w:t>14</w:t>
        </w:r>
        <w:r w:rsidR="00575FDE">
          <w:rPr>
            <w:noProof/>
            <w:webHidden/>
          </w:rPr>
          <w:fldChar w:fldCharType="end"/>
        </w:r>
      </w:hyperlink>
    </w:p>
    <w:p w14:paraId="79B03952" w14:textId="3C53238F"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8" w:history="1">
        <w:r w:rsidR="00575FDE" w:rsidRPr="009C013C">
          <w:rPr>
            <w:rStyle w:val="Hiperpovezava"/>
            <w:noProof/>
          </w:rPr>
          <w:t>4.5 DIAGRAM PRIMEROV UPORABE</w:t>
        </w:r>
        <w:r w:rsidR="00575FDE">
          <w:rPr>
            <w:noProof/>
            <w:webHidden/>
          </w:rPr>
          <w:tab/>
        </w:r>
        <w:r w:rsidR="00575FDE">
          <w:rPr>
            <w:noProof/>
            <w:webHidden/>
          </w:rPr>
          <w:fldChar w:fldCharType="begin"/>
        </w:r>
        <w:r w:rsidR="00575FDE">
          <w:rPr>
            <w:noProof/>
            <w:webHidden/>
          </w:rPr>
          <w:instrText xml:space="preserve"> PAGEREF _Toc138167568 \h </w:instrText>
        </w:r>
        <w:r w:rsidR="00575FDE">
          <w:rPr>
            <w:noProof/>
            <w:webHidden/>
          </w:rPr>
        </w:r>
        <w:r w:rsidR="00575FDE">
          <w:rPr>
            <w:noProof/>
            <w:webHidden/>
          </w:rPr>
          <w:fldChar w:fldCharType="separate"/>
        </w:r>
        <w:r w:rsidR="00575FDE">
          <w:rPr>
            <w:noProof/>
            <w:webHidden/>
          </w:rPr>
          <w:t>16</w:t>
        </w:r>
        <w:r w:rsidR="00575FDE">
          <w:rPr>
            <w:noProof/>
            <w:webHidden/>
          </w:rPr>
          <w:fldChar w:fldCharType="end"/>
        </w:r>
      </w:hyperlink>
    </w:p>
    <w:p w14:paraId="7893F9D1" w14:textId="5B0A7B84"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9" w:history="1">
        <w:r w:rsidR="00575FDE" w:rsidRPr="009C013C">
          <w:rPr>
            <w:rStyle w:val="Hiperpovezava"/>
            <w:noProof/>
          </w:rPr>
          <w:t>4.6 OPIS VMESNIKOV</w:t>
        </w:r>
        <w:r w:rsidR="00575FDE">
          <w:rPr>
            <w:noProof/>
            <w:webHidden/>
          </w:rPr>
          <w:tab/>
        </w:r>
        <w:r w:rsidR="00575FDE">
          <w:rPr>
            <w:noProof/>
            <w:webHidden/>
          </w:rPr>
          <w:fldChar w:fldCharType="begin"/>
        </w:r>
        <w:r w:rsidR="00575FDE">
          <w:rPr>
            <w:noProof/>
            <w:webHidden/>
          </w:rPr>
          <w:instrText xml:space="preserve"> PAGEREF _Toc138167569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5FE3D104" w14:textId="33C20E73"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70" w:history="1">
        <w:r w:rsidR="00575FDE" w:rsidRPr="009C013C">
          <w:rPr>
            <w:rStyle w:val="Hiperpovezava"/>
            <w:noProof/>
          </w:rPr>
          <w:t>5 ZASNOVA INFORMACIJSKE REŠITVE ZA PROCES PRIJAVE DIVJEGA ODLAGALIŠČA</w:t>
        </w:r>
        <w:r w:rsidR="00575FDE">
          <w:rPr>
            <w:noProof/>
            <w:webHidden/>
          </w:rPr>
          <w:tab/>
        </w:r>
        <w:r w:rsidR="00575FDE">
          <w:rPr>
            <w:noProof/>
            <w:webHidden/>
          </w:rPr>
          <w:fldChar w:fldCharType="begin"/>
        </w:r>
        <w:r w:rsidR="00575FDE">
          <w:rPr>
            <w:noProof/>
            <w:webHidden/>
          </w:rPr>
          <w:instrText xml:space="preserve"> PAGEREF _Toc138167570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41D67DAA" w14:textId="34E654D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71" w:history="1">
        <w:r w:rsidR="00575FDE" w:rsidRPr="009C013C">
          <w:rPr>
            <w:rStyle w:val="Hiperpovezava"/>
            <w:bCs/>
            <w:noProof/>
          </w:rPr>
          <w:t>5.1 PROCESNI MODEL PRIJAVE DIVJEGA ODLAGALIŠČA V NOVEM SISTEMU</w:t>
        </w:r>
        <w:r w:rsidR="00575FDE">
          <w:rPr>
            <w:noProof/>
            <w:webHidden/>
          </w:rPr>
          <w:tab/>
        </w:r>
        <w:r w:rsidR="00575FDE">
          <w:rPr>
            <w:noProof/>
            <w:webHidden/>
          </w:rPr>
          <w:fldChar w:fldCharType="begin"/>
        </w:r>
        <w:r w:rsidR="00575FDE">
          <w:rPr>
            <w:noProof/>
            <w:webHidden/>
          </w:rPr>
          <w:instrText xml:space="preserve"> PAGEREF _Toc138167571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5C9FBC39" w14:textId="40C45B3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72" w:history="1">
        <w:r w:rsidR="00575FDE" w:rsidRPr="009C013C">
          <w:rPr>
            <w:rStyle w:val="Hiperpovezava"/>
            <w:bCs/>
            <w:noProof/>
          </w:rPr>
          <w:t>5.2</w:t>
        </w:r>
        <w:r w:rsidR="00575FDE" w:rsidRPr="009C013C">
          <w:rPr>
            <w:rStyle w:val="Hiperpovezava"/>
            <w:noProof/>
          </w:rPr>
          <w:t xml:space="preserve"> KONCEPTUALNI MODEL PODATKOVNE BAZE NOVEGA SISTEMA</w:t>
        </w:r>
        <w:r w:rsidR="00575FDE">
          <w:rPr>
            <w:noProof/>
            <w:webHidden/>
          </w:rPr>
          <w:tab/>
        </w:r>
        <w:r w:rsidR="00575FDE">
          <w:rPr>
            <w:noProof/>
            <w:webHidden/>
          </w:rPr>
          <w:fldChar w:fldCharType="begin"/>
        </w:r>
        <w:r w:rsidR="00575FDE">
          <w:rPr>
            <w:noProof/>
            <w:webHidden/>
          </w:rPr>
          <w:instrText xml:space="preserve"> PAGEREF _Toc138167572 \h </w:instrText>
        </w:r>
        <w:r w:rsidR="00575FDE">
          <w:rPr>
            <w:noProof/>
            <w:webHidden/>
          </w:rPr>
        </w:r>
        <w:r w:rsidR="00575FDE">
          <w:rPr>
            <w:noProof/>
            <w:webHidden/>
          </w:rPr>
          <w:fldChar w:fldCharType="separate"/>
        </w:r>
        <w:r w:rsidR="00575FDE">
          <w:rPr>
            <w:noProof/>
            <w:webHidden/>
          </w:rPr>
          <w:t>18</w:t>
        </w:r>
        <w:r w:rsidR="00575FDE">
          <w:rPr>
            <w:noProof/>
            <w:webHidden/>
          </w:rPr>
          <w:fldChar w:fldCharType="end"/>
        </w:r>
      </w:hyperlink>
    </w:p>
    <w:p w14:paraId="7704ABE6" w14:textId="0A39D816"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73" w:history="1">
        <w:r w:rsidR="00575FDE" w:rsidRPr="009C013C">
          <w:rPr>
            <w:rStyle w:val="Hiperpovezava"/>
            <w:noProof/>
          </w:rPr>
          <w:t>LITRETURA IN VIRI</w:t>
        </w:r>
        <w:r w:rsidR="00575FDE">
          <w:rPr>
            <w:noProof/>
            <w:webHidden/>
          </w:rPr>
          <w:tab/>
        </w:r>
        <w:r w:rsidR="00575FDE">
          <w:rPr>
            <w:noProof/>
            <w:webHidden/>
          </w:rPr>
          <w:fldChar w:fldCharType="begin"/>
        </w:r>
        <w:r w:rsidR="00575FDE">
          <w:rPr>
            <w:noProof/>
            <w:webHidden/>
          </w:rPr>
          <w:instrText xml:space="preserve"> PAGEREF _Toc138167573 \h </w:instrText>
        </w:r>
        <w:r w:rsidR="00575FDE">
          <w:rPr>
            <w:noProof/>
            <w:webHidden/>
          </w:rPr>
        </w:r>
        <w:r w:rsidR="00575FDE">
          <w:rPr>
            <w:noProof/>
            <w:webHidden/>
          </w:rPr>
          <w:fldChar w:fldCharType="separate"/>
        </w:r>
        <w:r w:rsidR="00575FDE">
          <w:rPr>
            <w:noProof/>
            <w:webHidden/>
          </w:rPr>
          <w:t>19</w:t>
        </w:r>
        <w:r w:rsidR="00575FDE">
          <w:rPr>
            <w:noProof/>
            <w:webHidden/>
          </w:rPr>
          <w:fldChar w:fldCharType="end"/>
        </w:r>
      </w:hyperlink>
    </w:p>
    <w:p w14:paraId="1D0EE521" w14:textId="0943848E"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Naslov"/>
      </w:pPr>
      <w:bookmarkStart w:id="3" w:name="_Toc138167555"/>
      <w:r>
        <w:lastRenderedPageBreak/>
        <w:t>KAZALO PONAZORITEV</w:t>
      </w:r>
      <w:bookmarkEnd w:id="3"/>
    </w:p>
    <w:p w14:paraId="3396D7F2" w14:textId="17F979F6" w:rsidR="001B6954" w:rsidRDefault="00566CB3" w:rsidP="001B6954">
      <w:r>
        <w:t>KAZALO SLIK</w:t>
      </w:r>
    </w:p>
    <w:p w14:paraId="5FFE6244" w14:textId="6FA5BB00" w:rsidR="00575FDE"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Slika" </w:instrText>
      </w:r>
      <w:r>
        <w:fldChar w:fldCharType="separate"/>
      </w:r>
      <w:hyperlink w:anchor="_Toc138167574" w:history="1">
        <w:r w:rsidR="00575FDE" w:rsidRPr="00585ABC">
          <w:rPr>
            <w:rStyle w:val="Hiperpovezava"/>
            <w:b/>
            <w:bCs/>
            <w:noProof/>
          </w:rPr>
          <w:t>Slika 1: UML diagram za aplikacijo</w:t>
        </w:r>
        <w:r w:rsidR="00575FDE">
          <w:rPr>
            <w:noProof/>
            <w:webHidden/>
          </w:rPr>
          <w:tab/>
        </w:r>
        <w:r w:rsidR="00575FDE">
          <w:rPr>
            <w:noProof/>
            <w:webHidden/>
          </w:rPr>
          <w:fldChar w:fldCharType="begin"/>
        </w:r>
        <w:r w:rsidR="00575FDE">
          <w:rPr>
            <w:noProof/>
            <w:webHidden/>
          </w:rPr>
          <w:instrText xml:space="preserve"> PAGEREF _Toc138167574 \h </w:instrText>
        </w:r>
        <w:r w:rsidR="00575FDE">
          <w:rPr>
            <w:noProof/>
            <w:webHidden/>
          </w:rPr>
        </w:r>
        <w:r w:rsidR="00575FDE">
          <w:rPr>
            <w:noProof/>
            <w:webHidden/>
          </w:rPr>
          <w:fldChar w:fldCharType="separate"/>
        </w:r>
        <w:r w:rsidR="00575FDE">
          <w:rPr>
            <w:noProof/>
            <w:webHidden/>
          </w:rPr>
          <w:t>16</w:t>
        </w:r>
        <w:r w:rsidR="00575FDE">
          <w:rPr>
            <w:noProof/>
            <w:webHidden/>
          </w:rPr>
          <w:fldChar w:fldCharType="end"/>
        </w:r>
      </w:hyperlink>
    </w:p>
    <w:p w14:paraId="3D0CC164" w14:textId="57E0DB85" w:rsidR="00575FDE"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38167575" w:history="1">
        <w:r w:rsidR="00575FDE" w:rsidRPr="00585ABC">
          <w:rPr>
            <w:rStyle w:val="Hiperpovezava"/>
            <w:b/>
            <w:bCs/>
            <w:noProof/>
          </w:rPr>
          <w:t>Slika 2: celoten proces prijave divjega odlagališča</w:t>
        </w:r>
        <w:r w:rsidR="00575FDE">
          <w:rPr>
            <w:noProof/>
            <w:webHidden/>
          </w:rPr>
          <w:tab/>
        </w:r>
        <w:r w:rsidR="00575FDE">
          <w:rPr>
            <w:noProof/>
            <w:webHidden/>
          </w:rPr>
          <w:fldChar w:fldCharType="begin"/>
        </w:r>
        <w:r w:rsidR="00575FDE">
          <w:rPr>
            <w:noProof/>
            <w:webHidden/>
          </w:rPr>
          <w:instrText xml:space="preserve"> PAGEREF _Toc138167575 \h </w:instrText>
        </w:r>
        <w:r w:rsidR="00575FDE">
          <w:rPr>
            <w:noProof/>
            <w:webHidden/>
          </w:rPr>
        </w:r>
        <w:r w:rsidR="00575FDE">
          <w:rPr>
            <w:noProof/>
            <w:webHidden/>
          </w:rPr>
          <w:fldChar w:fldCharType="separate"/>
        </w:r>
        <w:r w:rsidR="00575FDE">
          <w:rPr>
            <w:noProof/>
            <w:webHidden/>
          </w:rPr>
          <w:t>18</w:t>
        </w:r>
        <w:r w:rsidR="00575FDE">
          <w:rPr>
            <w:noProof/>
            <w:webHidden/>
          </w:rPr>
          <w:fldChar w:fldCharType="end"/>
        </w:r>
      </w:hyperlink>
    </w:p>
    <w:p w14:paraId="22D15DF7" w14:textId="2D63E861" w:rsidR="00566CB3" w:rsidRPr="001B6954" w:rsidRDefault="00566CB3" w:rsidP="001B6954">
      <w:r>
        <w:fldChar w:fldCharType="end"/>
      </w:r>
    </w:p>
    <w:p w14:paraId="753FCB63" w14:textId="4D227BA1" w:rsidR="00575FDE" w:rsidRDefault="00575FDE" w:rsidP="00575FDE">
      <w:r>
        <w:t>KAZALO TABEL</w:t>
      </w:r>
    </w:p>
    <w:p w14:paraId="603087C0" w14:textId="3E8E89A4" w:rsidR="00575FDE"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Tabela" </w:instrText>
      </w:r>
      <w:r>
        <w:fldChar w:fldCharType="separate"/>
      </w:r>
      <w:hyperlink w:anchor="_Toc138167624" w:history="1">
        <w:r w:rsidRPr="007B23D1">
          <w:rPr>
            <w:rStyle w:val="Hiperpovezava"/>
            <w:b/>
            <w:bCs/>
            <w:noProof/>
          </w:rPr>
          <w:t>Tabela 1: legenda simbolov procesnega modela</w:t>
        </w:r>
        <w:r>
          <w:rPr>
            <w:noProof/>
            <w:webHidden/>
          </w:rPr>
          <w:tab/>
        </w:r>
        <w:r>
          <w:rPr>
            <w:noProof/>
            <w:webHidden/>
          </w:rPr>
          <w:fldChar w:fldCharType="begin"/>
        </w:r>
        <w:r>
          <w:rPr>
            <w:noProof/>
            <w:webHidden/>
          </w:rPr>
          <w:instrText xml:space="preserve"> PAGEREF _Toc138167624 \h </w:instrText>
        </w:r>
        <w:r>
          <w:rPr>
            <w:noProof/>
            <w:webHidden/>
          </w:rPr>
        </w:r>
        <w:r>
          <w:rPr>
            <w:noProof/>
            <w:webHidden/>
          </w:rPr>
          <w:fldChar w:fldCharType="separate"/>
        </w:r>
        <w:r>
          <w:rPr>
            <w:noProof/>
            <w:webHidden/>
          </w:rPr>
          <w:t>17</w:t>
        </w:r>
        <w:r>
          <w:rPr>
            <w:noProof/>
            <w:webHidden/>
          </w:rPr>
          <w:fldChar w:fldCharType="end"/>
        </w:r>
      </w:hyperlink>
    </w:p>
    <w:p w14:paraId="4148ED60" w14:textId="40D4AEC9" w:rsidR="00575FDE" w:rsidRDefault="00575FDE" w:rsidP="00575FDE">
      <w:r>
        <w:fldChar w:fldCharType="end"/>
      </w:r>
    </w:p>
    <w:p w14:paraId="6FB80353" w14:textId="7700A7EB" w:rsidR="009A2329" w:rsidRDefault="009A2329" w:rsidP="009A2329"/>
    <w:p w14:paraId="5DCB9269" w14:textId="77777777" w:rsidR="009A2329" w:rsidRDefault="009A2329">
      <w:pPr>
        <w:spacing w:after="160" w:line="259" w:lineRule="auto"/>
        <w:jc w:val="left"/>
      </w:pPr>
      <w:r>
        <w:br w:type="page"/>
      </w:r>
    </w:p>
    <w:p w14:paraId="274CD74F" w14:textId="77777777" w:rsidR="00E35305" w:rsidRDefault="00E35305" w:rsidP="009A2329">
      <w:pPr>
        <w:pStyle w:val="Naslov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Naslov1"/>
      </w:pPr>
      <w:bookmarkStart w:id="4" w:name="_Toc138167556"/>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Default="00AD01C2" w:rsidP="00AD01C2">
      <w:r>
        <w:t>V Sloveniji je največja zbirka črnih odlagališč register, ki pa je star, neprijazen uporabnikom in nepopoln.</w:t>
      </w:r>
      <w:r w:rsidR="00CD2F35">
        <w:t xml:space="preserve"> Register ni državni</w:t>
      </w:r>
      <w:r w:rsidR="00B04473">
        <w:t>,</w:t>
      </w:r>
      <w:r w:rsidR="00CD2F35">
        <w:t xml:space="preserve"> temveč je last neprofitne organizacije Ekologi brez meja</w:t>
      </w:r>
      <w:r w:rsidR="00B04473">
        <w:t>, ki pa nima dovolj finančnih virov za vzdrževanje podatkov in nadgradnjo sistema.</w:t>
      </w:r>
      <w:r w:rsidR="00CD2F35">
        <w:t xml:space="preserve"> </w:t>
      </w:r>
      <w:r>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Default="00AD01C2" w:rsidP="005764C1">
      <w:r>
        <w:t xml:space="preserve">V diplomski nalogi želim narediti analizo trenutnega </w:t>
      </w:r>
      <w:r w:rsidR="003D09C3">
        <w:t>sistema za prijavo divjih odlagališč, raziskati trenutno stanje divjih odlagališč v Sloveniji</w:t>
      </w:r>
      <w:r>
        <w:t xml:space="preserve"> in razviti novo rešitev.</w:t>
      </w:r>
      <w:r w:rsidR="003D09C3">
        <w:t xml:space="preserve"> Raziskal bom tudi katero ministrstvo je pristojno za nadzor oziroma sanacijo divjih odlagališč, saj je letos(2023) prišlo do sprememb in se je ministrstvo za okolje in prostor razdelilo na dva ministrstva. </w:t>
      </w:r>
      <w:r>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t xml:space="preserve"> Pri razvoju aplikacije bom izdelal tudi vso potrebno dokumentacijo, ki bo naredila aplikacijo bolj razumljivo in </w:t>
      </w:r>
      <w:r w:rsidR="005764C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t xml:space="preserve">Zanesljiva baza podatkov lahko olajša pridobivanje finančnih </w:t>
      </w:r>
      <w:r>
        <w:lastRenderedPageBreak/>
        <w:t>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Naslov1"/>
      </w:pPr>
      <w:bookmarkStart w:id="5" w:name="_Toc138167557"/>
      <w:r>
        <w:t>2 DIVJA ODLAGALIŠČA V SLOVENIJI</w:t>
      </w:r>
      <w:bookmarkEnd w:id="5"/>
    </w:p>
    <w:p w14:paraId="317CDBBD" w14:textId="035F12B1" w:rsidR="00052324" w:rsidRDefault="005732D2" w:rsidP="00052324">
      <w:r w:rsidRPr="005732D2">
        <w:t>Glede na najnovejše podatke iz Registra divjih odlagališč (stanje na dan 27. 12. 2014) v Sloveniji obstaja približno 9.437 neprečiščenih divjih odlagališč.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p>
    <w:p w14:paraId="73B1DCD8" w14:textId="77777777" w:rsidR="006A150E" w:rsidRDefault="006A150E" w:rsidP="006A150E">
      <w:pPr>
        <w:pStyle w:val="Naslov2"/>
      </w:pPr>
      <w:bookmarkStart w:id="6" w:name="_Toc138167558"/>
      <w:r>
        <w:t>2.1 NASTANEK DIVJIH ODLAGALIŠČ</w:t>
      </w:r>
      <w:bookmarkEnd w:id="6"/>
    </w:p>
    <w:p w14:paraId="57F303A3" w14:textId="295E439F" w:rsidR="0012704F" w:rsidRDefault="0012704F" w:rsidP="0012704F">
      <w:r>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Default="00123831" w:rsidP="0012704F">
      <w:r w:rsidRPr="00123831">
        <w:t>Eden od glavnih problemov današnjega časa so izdelki iz plasti</w:t>
      </w:r>
      <w:r>
        <w:t>ke</w:t>
      </w:r>
      <w:r w:rsidRPr="00123831">
        <w:t xml:space="preserv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123831">
        <w:t>mikroplastiko</w:t>
      </w:r>
      <w:proofErr w:type="spellEnd"/>
      <w:r w:rsidRPr="00123831">
        <w:t xml:space="preserve">, ki predstavlja </w:t>
      </w:r>
      <w:r>
        <w:t>velik</w:t>
      </w:r>
      <w:r w:rsidRPr="00123831">
        <w:t xml:space="preserve"> problem, </w:t>
      </w:r>
      <w:r>
        <w:t xml:space="preserve">saj </w:t>
      </w:r>
      <w:r w:rsidRPr="00123831">
        <w:t xml:space="preserve"> vstopa v kr</w:t>
      </w:r>
      <w:r>
        <w:t>i</w:t>
      </w:r>
      <w:r w:rsidRPr="00123831">
        <w:t xml:space="preserve"> živih bitij</w:t>
      </w:r>
      <w:r>
        <w:t xml:space="preserve">, tudi tistih, ki jih mi zaužijemo. Problem </w:t>
      </w:r>
      <w:proofErr w:type="spellStart"/>
      <w:r>
        <w:t>mikroplastike</w:t>
      </w:r>
      <w:proofErr w:type="spellEnd"/>
      <w:r>
        <w:t xml:space="preserve"> je, da ni dobrega načina za čiščenje </w:t>
      </w:r>
      <w:proofErr w:type="spellStart"/>
      <w:r>
        <w:t>mikroplastike</w:t>
      </w:r>
      <w:proofErr w:type="spellEnd"/>
      <w:r>
        <w:t xml:space="preserve"> iz narave. Divje odlagališče lahko očistimo ampak </w:t>
      </w:r>
      <w:proofErr w:type="spellStart"/>
      <w:r>
        <w:t>mikroplastika</w:t>
      </w:r>
      <w:proofErr w:type="spellEnd"/>
      <w:r>
        <w:t xml:space="preserve"> ostane v okolju, saj je ne moremo odstraniti, ker je v zelji in je premajhna, da bi jo odstranili.</w:t>
      </w:r>
      <w:r w:rsidRPr="00123831">
        <w:t xml:space="preserve"> </w:t>
      </w:r>
      <w:r w:rsidR="00EB3615" w:rsidRPr="00EB3615">
        <w:t>Leta 1950 je</w:t>
      </w:r>
      <w:r w:rsidR="00EB3615">
        <w:t xml:space="preserve"> </w:t>
      </w:r>
      <w:r w:rsidR="00EB3615" w:rsidRPr="00EB3615">
        <w:t xml:space="preserve"> bilo </w:t>
      </w:r>
      <w:r w:rsidR="00EB3615">
        <w:t xml:space="preserve">na svetu </w:t>
      </w:r>
      <w:r w:rsidR="00EB3615" w:rsidRPr="00EB3615">
        <w:t xml:space="preserve">proizvedenih </w:t>
      </w:r>
      <w:r w:rsidR="00EB3615">
        <w:t xml:space="preserve">le </w:t>
      </w:r>
      <w:r w:rsidR="00EB3615" w:rsidRPr="00EB3615">
        <w:t>1,5 milijona ton plastike, medtem ko leta 2023 ta številka že dosega 380 milijonov ton plastike</w:t>
      </w:r>
      <w:r w:rsidR="00EB3615">
        <w:t xml:space="preserve"> v letu</w:t>
      </w:r>
      <w:r w:rsidR="00EB3615" w:rsidRPr="00EB3615">
        <w:t>, pri čemer je 50</w:t>
      </w:r>
      <w:r w:rsidR="00D35E7F">
        <w:t xml:space="preserve"> odstotkov</w:t>
      </w:r>
      <w:r w:rsidR="00EB3615" w:rsidRPr="00EB3615">
        <w:t xml:space="preserve"> te plastike namenjene zgolj enkratni uporabi.</w:t>
      </w:r>
    </w:p>
    <w:p w14:paraId="79047472" w14:textId="1BB10533" w:rsidR="00EB3615" w:rsidRDefault="00EB3615" w:rsidP="0012704F">
      <w:r>
        <w:lastRenderedPageBreak/>
        <w:t>Še en sodoben vir odpadkov pa so elektronski odpadki, ki se jih prav tako najde na divjih odlagališčih. Količina elektronskih odpadkov v svetu eksponentno r</w:t>
      </w:r>
      <w:r w:rsidR="00D35E7F">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t>skih odpadkih</w:t>
      </w:r>
      <w:r w:rsidR="00D35E7F">
        <w:t xml:space="preserve">, izpustijo strupene stvari v okolje. To pa, tako kot pri </w:t>
      </w:r>
      <w:proofErr w:type="spellStart"/>
      <w:r w:rsidR="00D35E7F">
        <w:t>mikroplastiki</w:t>
      </w:r>
      <w:proofErr w:type="spellEnd"/>
      <w:r w:rsidR="00D35E7F">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fldChar w:fldCharType="begin"/>
      </w:r>
      <w:r w:rsidR="00B35397">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fldChar w:fldCharType="separate"/>
      </w:r>
      <w:r w:rsidR="00B35397" w:rsidRPr="00B35397">
        <w:rPr>
          <w:rFonts w:cs="Arial"/>
          <w:szCs w:val="24"/>
        </w:rPr>
        <w:t>(Mrak &amp; Damjanovič, 2019)</w:t>
      </w:r>
      <w:r w:rsidR="00B35397">
        <w:fldChar w:fldCharType="end"/>
      </w:r>
      <w:r w:rsidR="00D35E7F">
        <w:t xml:space="preserve"> </w:t>
      </w:r>
      <w:r w:rsidR="00B41490">
        <w:t>elektronskih odpadkov.</w:t>
      </w:r>
    </w:p>
    <w:p w14:paraId="61069A58" w14:textId="1393B204" w:rsidR="00B35397" w:rsidRDefault="00B35397" w:rsidP="0012704F">
      <w:r>
        <w:t>V Sloveniji se divja odlagališča nahajajo predvsem v bližini naselij, na lokacijah, ki so skrite  očem. Najpogosteje so v bližini cest in kolovozov. Razlogi</w:t>
      </w:r>
      <w:r w:rsidR="00FB0462">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fldChar w:fldCharType="begin"/>
      </w:r>
      <w:r w:rsidR="00FB0462">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fldChar w:fldCharType="separate"/>
      </w:r>
      <w:r w:rsidR="00FB0462" w:rsidRPr="00FB0462">
        <w:rPr>
          <w:rFonts w:cs="Arial"/>
          <w:szCs w:val="24"/>
        </w:rPr>
        <w:t>(Mrak &amp; Damjanovič, 2019)</w:t>
      </w:r>
      <w:r w:rsidR="00FB0462">
        <w:fldChar w:fldCharType="end"/>
      </w:r>
      <w:r w:rsidR="00FB0462">
        <w:t>.</w:t>
      </w:r>
    </w:p>
    <w:p w14:paraId="04AE8362" w14:textId="206DF750" w:rsidR="006A150E" w:rsidRDefault="006A150E" w:rsidP="006A150E">
      <w:pPr>
        <w:pStyle w:val="Naslov2"/>
      </w:pPr>
      <w:bookmarkStart w:id="7" w:name="_Toc138167559"/>
      <w:r>
        <w:t>2.2 PREPREČEVANJE DIVJIH ODLAGALIŠČ</w:t>
      </w:r>
      <w:bookmarkEnd w:id="7"/>
      <w:r>
        <w:t xml:space="preserve"> </w:t>
      </w:r>
    </w:p>
    <w:p w14:paraId="2C28DA65" w14:textId="6CE1D1F5" w:rsidR="000A1999" w:rsidRDefault="000A1999" w:rsidP="000A1999">
      <w:r>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t xml:space="preserve"> Ti stroški, pa bi lahko bili precej manjši, če bi bilo nekaj sredstev namenjenih za preprečevanje nastanka divjih odlagališč. </w:t>
      </w:r>
      <w:r w:rsidR="0042138F" w:rsidRPr="0042138F">
        <w:t>Da bi se soočili s tem izzivom, je ključno aktivno povezovanje in sodelovanje lokalnih skupnosti</w:t>
      </w:r>
      <w:r w:rsidR="0042138F">
        <w:t>,</w:t>
      </w:r>
      <w:r w:rsidR="0042138F" w:rsidRPr="0042138F">
        <w:t xml:space="preserve"> </w:t>
      </w:r>
      <w:r w:rsidR="0042138F">
        <w:t>p</w:t>
      </w:r>
      <w:r w:rsidR="0042138F" w:rsidRPr="0042138F">
        <w:t xml:space="preserve">oleg tega je potrebno razviti premišljene politike in instrumente za preprečevanje ter </w:t>
      </w:r>
      <w:r w:rsidR="0042138F">
        <w:t>te</w:t>
      </w:r>
      <w:r w:rsidR="0042138F" w:rsidRPr="0042138F">
        <w:t xml:space="preserve"> dosledno in kompetentno izvajati.</w:t>
      </w:r>
      <w:r w:rsidR="0042138F">
        <w:t xml:space="preserve"> </w:t>
      </w:r>
      <w:r w:rsidR="0042138F" w:rsidRPr="0042138F">
        <w:t>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Default="00601E85" w:rsidP="000A1999">
      <w:r>
        <w:t xml:space="preserve">Običajno </w:t>
      </w:r>
      <w:r w:rsidRPr="00601E85">
        <w:t xml:space="preserve">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w:t>
      </w:r>
      <w:r w:rsidRPr="00601E85">
        <w:lastRenderedPageBreak/>
        <w:t>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fldChar w:fldCharType="begin"/>
      </w:r>
      <w:r w:rsidR="00DE16FE">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fldChar w:fldCharType="separate"/>
      </w:r>
      <w:r w:rsidR="00DE16FE" w:rsidRPr="00DE16FE">
        <w:rPr>
          <w:rFonts w:cs="Arial"/>
        </w:rPr>
        <w:t>(Loznar et al., 2015)</w:t>
      </w:r>
      <w:r w:rsidR="00DE16FE">
        <w:fldChar w:fldCharType="end"/>
      </w:r>
      <w:r w:rsidRPr="00601E85">
        <w:t>.</w:t>
      </w:r>
    </w:p>
    <w:p w14:paraId="7D985D13" w14:textId="55B8DBFB" w:rsidR="0042138F" w:rsidRPr="000A1999" w:rsidRDefault="002A3316" w:rsidP="000A1999">
      <w:r>
        <w:t>Običajno se posamezniki in podjetja odločajo za odlaganje odpadkov na divja odlagališča, da bi se izognili stroškom legalne odstranitve. Podjetja,</w:t>
      </w:r>
      <w:r w:rsidR="0070390C">
        <w:t xml:space="preserve"> </w:t>
      </w:r>
      <w:r>
        <w:t>ki pri svojem delu, generirajo veliko odpadkov(</w:t>
      </w:r>
      <w:r w:rsidR="0070390C">
        <w:t>proizvodnja, gradbeništvo, kemične in farmacevtske industrije, Trgovinske in veleprodajne dejavnosti, gostinstvo</w:t>
      </w:r>
      <w:r>
        <w:t>)</w:t>
      </w:r>
      <w:r w:rsidR="0070390C">
        <w:t xml:space="preserve"> lahko z nelegalnim odlaganjem odpadkov p</w:t>
      </w:r>
      <w:r w:rsidR="0048241E">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Default="006A150E" w:rsidP="00052324"/>
    <w:p w14:paraId="10DAA36E" w14:textId="0EEA638D" w:rsidR="005732D2" w:rsidRDefault="005732D2" w:rsidP="005732D2">
      <w:pPr>
        <w:pStyle w:val="Naslov1"/>
      </w:pPr>
      <w:bookmarkStart w:id="8" w:name="_Toc138167560"/>
      <w:r>
        <w:t>3 TRENUTNI SISTEM ZA PRIJAVO DIVJIH ODLAGALIŠČ</w:t>
      </w:r>
      <w:bookmarkEnd w:id="8"/>
    </w:p>
    <w:p w14:paraId="37CE872F" w14:textId="2ADBEA6E" w:rsidR="001F0A02" w:rsidRDefault="001F0A02" w:rsidP="001F0A02">
      <w:r>
        <w:t xml:space="preserve">V tem poglavju bom obrazložil uraden postopek prijave divjega odlagališča, zakonsko podlago in </w:t>
      </w:r>
      <w:r w:rsidR="00B35397">
        <w:t>prisojnosti</w:t>
      </w:r>
      <w:r>
        <w:t xml:space="preserve"> inšpekcij, ki pokrivajo divja odlagališča. Prav tako pa bom omenil postopek neuradne prijave divjega odlagališča nevladni </w:t>
      </w:r>
      <w:r w:rsidR="00B35397">
        <w:t>organizaciji</w:t>
      </w:r>
      <w:r>
        <w:t>.</w:t>
      </w:r>
    </w:p>
    <w:p w14:paraId="33F6C874" w14:textId="486EA729" w:rsidR="004E5614" w:rsidRPr="001F0A02" w:rsidRDefault="004E5614" w:rsidP="004E5614">
      <w:pPr>
        <w:pStyle w:val="Naslov2"/>
      </w:pPr>
      <w:bookmarkStart w:id="9" w:name="_Toc138167561"/>
      <w:r>
        <w:t>3.1 PRISTOJNI INŠPEKTORATI</w:t>
      </w:r>
      <w:bookmarkEnd w:id="9"/>
      <w:r>
        <w:t xml:space="preserve"> </w:t>
      </w:r>
    </w:p>
    <w:p w14:paraId="2D34CB30" w14:textId="709670E0"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 xml:space="preserve">V </w:t>
      </w:r>
      <w:r w:rsidR="00B35397">
        <w:t>Sloveniji</w:t>
      </w:r>
      <w:r w:rsidR="00574C85">
        <w:t xml:space="preserve"> imamo </w:t>
      </w:r>
      <w:r w:rsidR="00B35397">
        <w:t>trenutno</w:t>
      </w:r>
      <w:r w:rsidR="00574C85">
        <w:t xml:space="preserve"> dva </w:t>
      </w:r>
      <w:r w:rsidR="00B35397">
        <w:t>inšpektorata</w:t>
      </w:r>
      <w:r w:rsidR="00574C85">
        <w:t>, ki delno pokrivata področja odlaganja smeti in onesnaževanja. To sta inšpektorat za okolje</w:t>
      </w:r>
      <w:r w:rsidR="004E5614">
        <w:t xml:space="preserve"> in prostor in </w:t>
      </w:r>
      <w:r w:rsidR="00B35397">
        <w:t>inšpektorat</w:t>
      </w:r>
      <w:r w:rsidR="004E5614">
        <w:t xml:space="preserve"> za naravne vire in prostor. Inšpektorat za okolje in prostor</w:t>
      </w:r>
      <w:r w:rsidR="00574C85">
        <w:t xml:space="preserve"> opravlja naloge inšpekcijskega </w:t>
      </w:r>
      <w:r w:rsidR="00B35397">
        <w:t>nadzora</w:t>
      </w:r>
      <w:r w:rsidR="00574C85">
        <w:t xml:space="preserve"> nad izvajanjem predpisov iz naslednjih področij: </w:t>
      </w:r>
    </w:p>
    <w:p w14:paraId="5D68D8AE" w14:textId="04EAB5B0" w:rsidR="00574C85" w:rsidRPr="004E5614" w:rsidRDefault="00C72512" w:rsidP="00574C85">
      <w:pPr>
        <w:pStyle w:val="Odstavekseznama"/>
        <w:numPr>
          <w:ilvl w:val="0"/>
          <w:numId w:val="18"/>
        </w:numPr>
        <w:rPr>
          <w:i/>
          <w:iCs/>
        </w:rPr>
      </w:pPr>
      <w:r w:rsidRPr="004E5614">
        <w:rPr>
          <w:i/>
          <w:iCs/>
        </w:rPr>
        <w:lastRenderedPageBreak/>
        <w:t>ravnanja z odpadki in čezmejnim pošiljanjem odpadkov,</w:t>
      </w:r>
    </w:p>
    <w:p w14:paraId="0B2A29AF" w14:textId="5C64ED7C" w:rsidR="00C72512" w:rsidRDefault="00C72512" w:rsidP="00574C85">
      <w:pPr>
        <w:pStyle w:val="Odstavekseznama"/>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Odstavekseznama"/>
        <w:numPr>
          <w:ilvl w:val="0"/>
          <w:numId w:val="18"/>
        </w:numPr>
      </w:pPr>
      <w:r>
        <w:t>emisij snovi v zrak iz nepremičnih virov onesnaževanja,</w:t>
      </w:r>
    </w:p>
    <w:p w14:paraId="0C9589FF" w14:textId="4D0F9492" w:rsidR="00C72512" w:rsidRDefault="00C72512" w:rsidP="00574C85">
      <w:pPr>
        <w:pStyle w:val="Odstavekseznama"/>
        <w:numPr>
          <w:ilvl w:val="0"/>
          <w:numId w:val="18"/>
        </w:numPr>
      </w:pPr>
      <w:r>
        <w:t>dimnikarskih storitev,</w:t>
      </w:r>
    </w:p>
    <w:p w14:paraId="10E1B010" w14:textId="02F9F651" w:rsidR="00C72512" w:rsidRDefault="00C72512" w:rsidP="00574C85">
      <w:pPr>
        <w:pStyle w:val="Odstavekseznama"/>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Odstavekseznama"/>
        <w:numPr>
          <w:ilvl w:val="0"/>
          <w:numId w:val="18"/>
        </w:numPr>
      </w:pPr>
      <w:r>
        <w:t>hrupa,</w:t>
      </w:r>
    </w:p>
    <w:p w14:paraId="044A4C94" w14:textId="4478309A" w:rsidR="00C72512" w:rsidRDefault="00C72512" w:rsidP="00574C85">
      <w:pPr>
        <w:pStyle w:val="Odstavekseznama"/>
        <w:numPr>
          <w:ilvl w:val="0"/>
          <w:numId w:val="18"/>
        </w:numPr>
      </w:pPr>
      <w:r>
        <w:t>elektromagnetnega sevanja</w:t>
      </w:r>
    </w:p>
    <w:p w14:paraId="6CC145A0" w14:textId="0B27F669" w:rsidR="00C72512" w:rsidRDefault="00C72512" w:rsidP="00574C85">
      <w:pPr>
        <w:pStyle w:val="Odstavekseznama"/>
        <w:numPr>
          <w:ilvl w:val="0"/>
          <w:numId w:val="18"/>
        </w:numPr>
      </w:pPr>
      <w:r>
        <w:t>svetlobnega onesnaževanja,</w:t>
      </w:r>
    </w:p>
    <w:p w14:paraId="3A40F932" w14:textId="54249BEA" w:rsidR="00C72512" w:rsidRDefault="00C72512" w:rsidP="00574C85">
      <w:pPr>
        <w:pStyle w:val="Odstavekseznama"/>
        <w:numPr>
          <w:ilvl w:val="0"/>
          <w:numId w:val="18"/>
        </w:numPr>
      </w:pPr>
      <w:r>
        <w:t>državne meteorološke, hidrološke, oceanografske in seizmološke službe,</w:t>
      </w:r>
    </w:p>
    <w:p w14:paraId="736E7F29" w14:textId="045A6C49" w:rsidR="00C72512" w:rsidRDefault="00C72512" w:rsidP="00574C85">
      <w:pPr>
        <w:pStyle w:val="Odstavekseznama"/>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Odstavekseznama"/>
        <w:numPr>
          <w:ilvl w:val="0"/>
          <w:numId w:val="18"/>
        </w:numPr>
      </w:pPr>
      <w:r>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Default="00C72512" w:rsidP="00574C85">
      <w:pPr>
        <w:pStyle w:val="Odstavekseznama"/>
        <w:numPr>
          <w:ilvl w:val="0"/>
          <w:numId w:val="18"/>
        </w:numPr>
      </w:pPr>
      <w:r>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t>Inšpektorat</w:t>
      </w:r>
      <w:r>
        <w:t xml:space="preserve"> vodi tudi evidence o </w:t>
      </w:r>
      <w:r w:rsidR="00B35397">
        <w:t>izdanih</w:t>
      </w:r>
      <w:r>
        <w:t xml:space="preserve"> soglasjih in dejanskih prevozih, opravljenih v okv</w:t>
      </w:r>
      <w:r w:rsidR="00872861">
        <w:t>iru teh soglasij</w:t>
      </w:r>
      <w:r w:rsidR="004E5614">
        <w:t>.</w:t>
      </w:r>
    </w:p>
    <w:p w14:paraId="5765762B" w14:textId="77777777" w:rsidR="001A0275" w:rsidRDefault="001A0275" w:rsidP="001A0275"/>
    <w:p w14:paraId="2BBBA13B" w14:textId="3A2F6568" w:rsidR="00872861" w:rsidRDefault="00E624B2" w:rsidP="00C216D6">
      <w:r>
        <w:t xml:space="preserve">V </w:t>
      </w:r>
      <w:r w:rsidR="00B35397">
        <w:t>inšpektoratu</w:t>
      </w:r>
      <w:r w:rsidR="00872861">
        <w:t xml:space="preserve"> za naravne vire in prostor,</w:t>
      </w:r>
      <w:r w:rsidR="00B35397">
        <w:t xml:space="preserve"> </w:t>
      </w:r>
      <w:r w:rsidR="00872861">
        <w:t>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Odstavekseznama"/>
        <w:numPr>
          <w:ilvl w:val="0"/>
          <w:numId w:val="30"/>
        </w:numPr>
      </w:pPr>
      <w:r>
        <w:t>varstvo in urejanje voda, vodna in priobalna zemljišča, vodne pravice, rabo vode, ter vodna soglasja in dovoljenja,</w:t>
      </w:r>
    </w:p>
    <w:p w14:paraId="56668B14" w14:textId="014AC37F" w:rsidR="00C216D6" w:rsidRDefault="00C216D6" w:rsidP="00955A39">
      <w:pPr>
        <w:pStyle w:val="Odstavekseznama"/>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Odstavekseznama"/>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Default="00E555B9" w:rsidP="00C216D6">
      <w:r>
        <w:lastRenderedPageBreak/>
        <w:t xml:space="preserve">Zakonodaja določa zelo obsežno delovno področje inšpektorjev za naravo in vode, kar povzroči visoko </w:t>
      </w:r>
      <w:r w:rsidR="00B35397">
        <w:t>število</w:t>
      </w:r>
      <w:r>
        <w:t xml:space="preserve"> zavezancev, to pa pomeni, da pri nadzoru, ki ga morajo opraviti, določijo prioriteto z </w:t>
      </w:r>
      <w:r w:rsidR="00B35397">
        <w:t>naslednjimi</w:t>
      </w:r>
      <w:r>
        <w:t xml:space="preserve"> kriteriji:</w:t>
      </w:r>
    </w:p>
    <w:p w14:paraId="5EEF15C9" w14:textId="449EF450" w:rsidR="00E555B9" w:rsidRDefault="00E555B9" w:rsidP="00E555B9">
      <w:pPr>
        <w:pStyle w:val="Odstavekseznama"/>
        <w:numPr>
          <w:ilvl w:val="0"/>
          <w:numId w:val="20"/>
        </w:numPr>
      </w:pPr>
      <w:r>
        <w:t>vpliv dejavnosti na vode in naravo</w:t>
      </w:r>
    </w:p>
    <w:p w14:paraId="6A917A16" w14:textId="7ACE66BF" w:rsidR="00E555B9" w:rsidRDefault="00E555B9" w:rsidP="00E555B9">
      <w:pPr>
        <w:pStyle w:val="Odstavekseznama"/>
        <w:numPr>
          <w:ilvl w:val="0"/>
          <w:numId w:val="20"/>
        </w:numPr>
      </w:pPr>
      <w:r>
        <w:t>zaveze za doseganje skladnosti z evropskim pravnim redom, ki jih mora zagotavljati Slovenija,</w:t>
      </w:r>
    </w:p>
    <w:p w14:paraId="37C7A31C" w14:textId="60BE2CED" w:rsidR="00E555B9" w:rsidRDefault="00E555B9" w:rsidP="00E555B9">
      <w:pPr>
        <w:pStyle w:val="Odstavekseznama"/>
        <w:numPr>
          <w:ilvl w:val="0"/>
          <w:numId w:val="20"/>
        </w:numPr>
      </w:pPr>
      <w:r>
        <w:t>glede na cilje nacionalnih strategij, akcijskih načrtov, operativnih programov ipd.,</w:t>
      </w:r>
    </w:p>
    <w:p w14:paraId="0D5815B1" w14:textId="7522011D" w:rsidR="00E555B9" w:rsidRDefault="00E555B9" w:rsidP="00E555B9">
      <w:pPr>
        <w:pStyle w:val="Odstavekseznama"/>
        <w:numPr>
          <w:ilvl w:val="0"/>
          <w:numId w:val="20"/>
        </w:numPr>
      </w:pPr>
      <w:r>
        <w:t>zaznan obseg kršitev na posameznih področjih</w:t>
      </w:r>
    </w:p>
    <w:p w14:paraId="534998C0" w14:textId="3DF8E54B" w:rsidR="00E555B9" w:rsidRDefault="00E555B9" w:rsidP="00E555B9">
      <w:pPr>
        <w:pStyle w:val="Odstavekseznama"/>
        <w:numPr>
          <w:ilvl w:val="0"/>
          <w:numId w:val="20"/>
        </w:numPr>
      </w:pPr>
      <w:r>
        <w:t>ugotovitve mo</w:t>
      </w:r>
      <w:r w:rsidR="004252BB">
        <w:t>nitoringov,</w:t>
      </w:r>
    </w:p>
    <w:p w14:paraId="2DB04333" w14:textId="59832935" w:rsidR="004252BB" w:rsidRDefault="004252BB" w:rsidP="004252BB">
      <w:pPr>
        <w:pStyle w:val="Odstavekseznama"/>
        <w:numPr>
          <w:ilvl w:val="0"/>
          <w:numId w:val="20"/>
        </w:numPr>
      </w:pPr>
      <w:r>
        <w:t xml:space="preserve">analize </w:t>
      </w:r>
      <w:r w:rsidR="00B35397">
        <w:t>obremenitev</w:t>
      </w:r>
      <w:r>
        <w:t xml:space="preserve"> in vplivov na vode.</w:t>
      </w:r>
    </w:p>
    <w:p w14:paraId="76EF9388" w14:textId="5FFBC89B" w:rsidR="005E3B93" w:rsidRDefault="00E624B2" w:rsidP="003807C7">
      <w:r w:rsidRPr="00E624B2">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t xml:space="preserve"> </w:t>
      </w:r>
    </w:p>
    <w:p w14:paraId="613F6EA5" w14:textId="5E543B67" w:rsidR="005E3B93" w:rsidRDefault="005E3B93" w:rsidP="005E3B93">
      <w:r>
        <w:t>V situacijah nezakonitega od</w:t>
      </w:r>
      <w:r w:rsidR="00B35397">
        <w:t>laganja</w:t>
      </w:r>
      <w:r>
        <w:t xml:space="preserve"> odpadkov, kjer je povzročitelj identificiran in gre za komunalne odpadke, je odgovornost za nadzor v pristojnosti občin. V primerih, kjer je povzročitelj identificiran in gre za druge vrste odpadkov, je za ukrepanje </w:t>
      </w:r>
      <w:r w:rsidR="00B35397">
        <w:t>pristojna</w:t>
      </w:r>
      <w:r>
        <w:t xml:space="preserve"> državna </w:t>
      </w:r>
      <w:r w:rsidR="00B35397">
        <w:t>inšpekcija</w:t>
      </w:r>
      <w:r>
        <w:t>.</w:t>
      </w:r>
    </w:p>
    <w:p w14:paraId="4E071B3A" w14:textId="6E51CDAD" w:rsidR="005E3B93" w:rsidRDefault="005E3B93" w:rsidP="005E3B93">
      <w:r>
        <w:t xml:space="preserve">V primeru, ko povzročitelj ni znan in je zemljišče v lasti države ali občine, so za izvajanje ukrepov pristojni tako inšpektorji </w:t>
      </w:r>
      <w:r w:rsidRPr="005E3B93">
        <w:rPr>
          <w:highlight w:val="yellow"/>
        </w:rPr>
        <w:t>Inšpektorata Republike Slovenije za okolje in</w:t>
      </w:r>
      <w:r w:rsidRPr="00CD5C56">
        <w:rPr>
          <w:highlight w:val="yellow"/>
        </w:rPr>
        <w:t xml:space="preserve"> </w:t>
      </w:r>
      <w:r w:rsidR="00CD5C56" w:rsidRPr="00CD5C56">
        <w:rPr>
          <w:highlight w:val="yellow"/>
        </w:rPr>
        <w:t>energijo</w:t>
      </w:r>
      <w:r>
        <w:t xml:space="preserve"> kot tudi inšpektorji Medobčinskih inšpektoratov.</w:t>
      </w:r>
    </w:p>
    <w:p w14:paraId="6829D88E" w14:textId="20AA777A" w:rsidR="00ED11BB" w:rsidRDefault="00E624B2" w:rsidP="00441578">
      <w:r w:rsidRPr="005E3B93">
        <w:rPr>
          <w:highlight w:val="yellow"/>
        </w:rPr>
        <w:t>Prijavo d</w:t>
      </w:r>
      <w:r w:rsidR="003807C7" w:rsidRPr="005E3B93">
        <w:rPr>
          <w:highlight w:val="yellow"/>
        </w:rPr>
        <w:t xml:space="preserve">ivje odlagališče </w:t>
      </w:r>
      <w:proofErr w:type="spellStart"/>
      <w:r w:rsidRPr="005E3B93">
        <w:rPr>
          <w:highlight w:val="yellow"/>
        </w:rPr>
        <w:t>ponavadi</w:t>
      </w:r>
      <w:proofErr w:type="spellEnd"/>
      <w:r w:rsidRPr="005E3B93">
        <w:rPr>
          <w:highlight w:val="yellow"/>
        </w:rPr>
        <w:t xml:space="preserve"> opravimo</w:t>
      </w:r>
      <w:r w:rsidR="003807C7" w:rsidRPr="005E3B93">
        <w:rPr>
          <w:highlight w:val="yellow"/>
        </w:rPr>
        <w:t xml:space="preserve"> na inšpektorat</w:t>
      </w:r>
      <w:r w:rsidRPr="005E3B93">
        <w:rPr>
          <w:highlight w:val="yellow"/>
        </w:rPr>
        <w:t>u</w:t>
      </w:r>
      <w:r w:rsidR="003807C7" w:rsidRPr="005E3B93">
        <w:rPr>
          <w:highlight w:val="yellow"/>
        </w:rPr>
        <w:t xml:space="preserve"> za naravne vire in </w:t>
      </w:r>
      <w:r w:rsidR="0038286E" w:rsidRPr="005E3B93">
        <w:rPr>
          <w:highlight w:val="yellow"/>
        </w:rPr>
        <w:t>prostor</w:t>
      </w:r>
      <w:r w:rsidR="00ED11BB">
        <w:rPr>
          <w:highlight w:val="yellow"/>
        </w:rPr>
        <w:t>/ na inšpektoratu za okolje in energijo</w:t>
      </w:r>
      <w:r w:rsidRPr="005E3B93">
        <w:rPr>
          <w:highlight w:val="yellow"/>
        </w:rPr>
        <w:t>.</w:t>
      </w:r>
      <w:r>
        <w:t xml:space="preserve"> </w:t>
      </w:r>
      <w:r w:rsidR="00AE4908">
        <w:t xml:space="preserve">Prijavo lahko opravimo osebno, po pošti ali elektronsko. Za elektronsko prijavo sta potrebna </w:t>
      </w:r>
      <w:r w:rsidR="00B35397">
        <w:t>elektronska</w:t>
      </w:r>
      <w:r w:rsidR="00AE4908">
        <w:t xml:space="preserve"> prijava in elektronski podpis. V obrazcu za prijavo moramo izpolniti podatke o kršitelju, opisati lokacijo in opis kršitve in pa </w:t>
      </w:r>
      <w:r w:rsidR="00B35397">
        <w:t>napisati</w:t>
      </w:r>
      <w:r w:rsidR="00AE4908">
        <w:t xml:space="preserve"> datum kršitve. Nato pa,  je potrebno izpolniti tudi podatke o prijavitelju, če prijavo opravljamo po pošti ali osebno.</w:t>
      </w:r>
    </w:p>
    <w:p w14:paraId="6CE745FE" w14:textId="36C2BF18" w:rsidR="00441578" w:rsidRDefault="00441578" w:rsidP="00441578">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w:t>
      </w:r>
      <w:r>
        <w:lastRenderedPageBreak/>
        <w:t xml:space="preserve">nezakonito dejanje in ne bodite preveč očitni pri zbiranju podatkov, če so na lokaciji ljudje, ki kršijo zakon. </w:t>
      </w:r>
    </w:p>
    <w:p w14:paraId="353CB22F" w14:textId="77777777" w:rsidR="005E3B93" w:rsidRDefault="005E3B93" w:rsidP="003807C7"/>
    <w:p w14:paraId="2BF1B3AA" w14:textId="1E70CFC5" w:rsidR="005E3B93" w:rsidRDefault="005E3B93" w:rsidP="005E3B93">
      <w:pPr>
        <w:pStyle w:val="Naslov2"/>
      </w:pPr>
      <w:bookmarkStart w:id="10" w:name="_Toc138167562"/>
      <w:r>
        <w:t>3.2 DRUGI NAČINI PRIJAVE DIVJIH ODLAGALIŠČ</w:t>
      </w:r>
      <w:bookmarkEnd w:id="10"/>
    </w:p>
    <w:p w14:paraId="6A631712" w14:textId="7AC0C82D"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t>prostovoljci</w:t>
      </w:r>
      <w:r w:rsidR="005B6E6D">
        <w:t xml:space="preserve"> počistili to odlagališče. Lahko se jim tudi pridružimo pri čiščenju odlagališč. </w:t>
      </w:r>
    </w:p>
    <w:p w14:paraId="656F4DCA" w14:textId="1A0A6C39"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imajo v pet minutnem </w:t>
      </w:r>
      <w:r w:rsidR="00B35397">
        <w:t>videoposnetku</w:t>
      </w:r>
      <w:r w:rsidR="001F0A02">
        <w:t>, ta pa na</w:t>
      </w:r>
      <w:r w:rsidR="00B35397">
        <w:t xml:space="preserve"> </w:t>
      </w:r>
      <w:r w:rsidR="001F0A02">
        <w:t>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DE16FE">
        <w:instrText xml:space="preserve"> ADDIN ZOTERO_ITEM CSL_CITATION {"citationID":"O6KA76EU","properties":{"formattedCitation":"(Bagon, 2023)","plainCitation":"(Bagon, 2023)","noteIndex":0},"citationItems":[{"id":"q7SABUrA/gNUWco3p","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Bagon, 2023)</w:t>
      </w:r>
      <w:r w:rsidR="0065014F">
        <w:fldChar w:fldCharType="end"/>
      </w:r>
      <w:r w:rsidR="0065014F">
        <w:t>.</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Naslov1"/>
      </w:pPr>
      <w:bookmarkStart w:id="11" w:name="_Toc138167563"/>
      <w:r>
        <w:t>4 SPECIFIKACIJA ZAHTEV</w:t>
      </w:r>
      <w:bookmarkEnd w:id="11"/>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Naslov2"/>
      </w:pPr>
      <w:bookmarkStart w:id="12" w:name="_Toc138167564"/>
      <w:r>
        <w:t>4.1 UPORABNIŠKE VLOGE</w:t>
      </w:r>
      <w:bookmarkEnd w:id="12"/>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lastRenderedPageBreak/>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Default="00704F60" w:rsidP="00607E4F">
      <w:r w:rsidRPr="00E00E9C">
        <w:rPr>
          <w:i/>
          <w:iCs/>
        </w:rPr>
        <w:t>Administrator</w:t>
      </w:r>
      <w:r>
        <w:t xml:space="preserve"> </w:t>
      </w:r>
      <w:r w:rsidR="00F04411">
        <w:t>–</w:t>
      </w:r>
      <w:r>
        <w:t xml:space="preserve"> </w:t>
      </w:r>
      <w:r w:rsidR="00F0441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t>obvestilo</w:t>
      </w:r>
      <w:r w:rsidR="00F04411">
        <w:t xml:space="preserve"> prejme prijave </w:t>
      </w:r>
      <w:r w:rsidR="00B35397">
        <w:t>komentarjev</w:t>
      </w:r>
      <w:r w:rsidR="00F04411">
        <w:t xml:space="preserve"> uporabnikov in pa nove prijave divjih odlagališč, ki jih lahko potrdi ali pa zavrne, če je prijava lažna.</w:t>
      </w:r>
    </w:p>
    <w:p w14:paraId="14ED005D" w14:textId="393D63AC" w:rsidR="00E00E9C" w:rsidRDefault="00E00E9C" w:rsidP="00E00E9C">
      <w:pPr>
        <w:pStyle w:val="Naslov2"/>
      </w:pPr>
      <w:bookmarkStart w:id="13" w:name="_Toc138167565"/>
      <w:r>
        <w:t>4.2 FUNKCIONALNE ZAHTEVE</w:t>
      </w:r>
      <w:bookmarkEnd w:id="13"/>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Odstavekseznama"/>
        <w:numPr>
          <w:ilvl w:val="0"/>
          <w:numId w:val="2"/>
        </w:numPr>
      </w:pPr>
      <w:r>
        <w:t>Gost izbere funkcionalnost Registracija uporabnika v sistem s klikom na gumb Registracija.</w:t>
      </w:r>
    </w:p>
    <w:p w14:paraId="010E949D" w14:textId="16F4C0A3" w:rsidR="002A31ED" w:rsidRDefault="002A31ED" w:rsidP="002A31ED">
      <w:pPr>
        <w:pStyle w:val="Odstavekseznama"/>
        <w:numPr>
          <w:ilvl w:val="0"/>
          <w:numId w:val="2"/>
        </w:numPr>
      </w:pPr>
      <w:r>
        <w:t>Sistem prikaže vnosna polja v katera gost vpiše podatke.</w:t>
      </w:r>
    </w:p>
    <w:p w14:paraId="752E96DD" w14:textId="76F22045" w:rsidR="002A31ED" w:rsidRDefault="002A31ED" w:rsidP="002A31ED">
      <w:pPr>
        <w:pStyle w:val="Odstavekseznama"/>
        <w:numPr>
          <w:ilvl w:val="0"/>
          <w:numId w:val="2"/>
        </w:numPr>
      </w:pPr>
      <w:r>
        <w:t>Gost izpolni vnosna polja: Uporabniško ime, Elektronska pošta, Geslo in Potrditev gesla</w:t>
      </w:r>
    </w:p>
    <w:p w14:paraId="6B151367" w14:textId="272810A9" w:rsidR="002A31ED" w:rsidRDefault="002A31ED" w:rsidP="002A31ED">
      <w:pPr>
        <w:pStyle w:val="Odstavekseznama"/>
        <w:numPr>
          <w:ilvl w:val="0"/>
          <w:numId w:val="2"/>
        </w:numPr>
      </w:pPr>
      <w:r>
        <w:t>Gost pritisne gumb Registracija</w:t>
      </w:r>
    </w:p>
    <w:p w14:paraId="624EB657" w14:textId="3939F6A4" w:rsidR="002A31ED" w:rsidRDefault="002A31ED" w:rsidP="002A31ED">
      <w:pPr>
        <w:pStyle w:val="Odstavekseznama"/>
        <w:numPr>
          <w:ilvl w:val="0"/>
          <w:numId w:val="2"/>
        </w:numPr>
      </w:pPr>
      <w:r>
        <w:t>Sistem prikaže sporočilo o uspešni registraciji</w:t>
      </w:r>
    </w:p>
    <w:p w14:paraId="46577853" w14:textId="5F29ED76" w:rsidR="002A31ED" w:rsidRDefault="00D0126E" w:rsidP="002A31ED">
      <w:r>
        <w:t>Izjemni tok(</w:t>
      </w:r>
      <w:proofErr w:type="spellStart"/>
      <w:r>
        <w:t>ovi</w:t>
      </w:r>
      <w:proofErr w:type="spellEnd"/>
      <w:r>
        <w:t>):</w:t>
      </w:r>
    </w:p>
    <w:p w14:paraId="7D1125E3" w14:textId="4BD95CC1" w:rsidR="00D0126E" w:rsidRDefault="00D0126E" w:rsidP="002A31ED">
      <w:r>
        <w:t xml:space="preserve">Izjemni tok 1 </w:t>
      </w:r>
      <w:r w:rsidR="00992B4B">
        <w:t>–</w:t>
      </w:r>
      <w:r>
        <w:t xml:space="preserve"> Gost se ne more </w:t>
      </w:r>
      <w:r w:rsidR="00B35397">
        <w:t>registrirati</w:t>
      </w:r>
      <w:r>
        <w:t>,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02D9FC2D" w:rsidR="0041686B" w:rsidRDefault="0041686B" w:rsidP="002A31ED">
      <w:r w:rsidRPr="00D0126E">
        <w:t xml:space="preserve">Izjemni tok </w:t>
      </w:r>
      <w:r>
        <w:t xml:space="preserve">4 – </w:t>
      </w:r>
      <w:r w:rsidRPr="00D0126E">
        <w:t xml:space="preserve">Gost se ne more registrirati, </w:t>
      </w:r>
      <w:r>
        <w:t xml:space="preserve">ker je dvakrat </w:t>
      </w:r>
      <w:r w:rsidR="004B63B2">
        <w:t xml:space="preserve">vnesel napačne podatke pri registracij, zato mora pri </w:t>
      </w:r>
      <w:r w:rsidR="00B35397">
        <w:t>naslednjemu</w:t>
      </w:r>
      <w:r w:rsidR="004B63B2">
        <w:t xml:space="preserve"> poskusu rešiti še </w:t>
      </w:r>
      <w:proofErr w:type="spellStart"/>
      <w:r w:rsidR="004B63B2">
        <w:t>reCAPTCHO</w:t>
      </w:r>
      <w:proofErr w:type="spellEnd"/>
      <w:r w:rsidRPr="00D0126E">
        <w:t>.</w:t>
      </w:r>
    </w:p>
    <w:p w14:paraId="22C662A5" w14:textId="24516E62" w:rsidR="00D0126E" w:rsidRDefault="00B35397" w:rsidP="002A31ED">
      <w:r>
        <w:t>Posledice</w:t>
      </w:r>
      <w:r w:rsidR="00D0126E">
        <w:t xml:space="preserve"> – Gostu se ust</w:t>
      </w:r>
      <w:r w:rsidR="00992B4B">
        <w:t xml:space="preserve">vari </w:t>
      </w:r>
      <w:r>
        <w:t>uporabniški</w:t>
      </w:r>
      <w:r w:rsidR="00992B4B">
        <w:t xml:space="preserve"> račun.</w:t>
      </w:r>
      <w:r w:rsidR="004B63B2">
        <w:t xml:space="preserve"> </w:t>
      </w:r>
      <w:proofErr w:type="spellStart"/>
      <w:r w:rsidR="004B63B2">
        <w:t>ReCAPTCHA</w:t>
      </w:r>
      <w:proofErr w:type="spellEnd"/>
      <w:r w:rsidR="004B63B2">
        <w:t xml:space="preserve"> pomaga pri zaščiti spletne strani pred </w:t>
      </w:r>
      <w:proofErr w:type="spellStart"/>
      <w:r w:rsidR="004B63B2">
        <w:t>spamom</w:t>
      </w:r>
      <w:proofErr w:type="spellEnd"/>
      <w:r w:rsidR="004B63B2">
        <w:t xml:space="preserve"> in zlorabo.</w:t>
      </w:r>
    </w:p>
    <w:p w14:paraId="437F9F96" w14:textId="1A29334F" w:rsidR="00992B4B" w:rsidRDefault="00992B4B" w:rsidP="002A31ED">
      <w:r>
        <w:t xml:space="preserve">Prioriteta </w:t>
      </w:r>
      <w:proofErr w:type="spellStart"/>
      <w:r>
        <w:t>funkcionalosti</w:t>
      </w:r>
      <w:proofErr w:type="spellEnd"/>
      <w:r>
        <w:t xml:space="preserve"> – </w:t>
      </w:r>
      <w:proofErr w:type="spellStart"/>
      <w:r w:rsidRPr="00992B4B">
        <w:rPr>
          <w:i/>
          <w:iCs/>
        </w:rPr>
        <w:t>Must</w:t>
      </w:r>
      <w:proofErr w:type="spellEnd"/>
      <w:r w:rsidRPr="00992B4B">
        <w:rPr>
          <w:i/>
          <w:iCs/>
        </w:rPr>
        <w:t xml:space="preserve"> </w:t>
      </w:r>
      <w:proofErr w:type="spellStart"/>
      <w:r w:rsidRPr="00992B4B">
        <w:rPr>
          <w:i/>
          <w:iCs/>
        </w:rPr>
        <w:t>have</w:t>
      </w:r>
      <w:proofErr w:type="spellEnd"/>
    </w:p>
    <w:p w14:paraId="4AB1E538" w14:textId="06C382E0" w:rsidR="00992B4B" w:rsidRDefault="00992B4B" w:rsidP="002A31ED">
      <w:r w:rsidRPr="00992B4B">
        <w:rPr>
          <w:i/>
          <w:iCs/>
        </w:rPr>
        <w:lastRenderedPageBreak/>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Odstavekseznama"/>
        <w:numPr>
          <w:ilvl w:val="0"/>
          <w:numId w:val="3"/>
        </w:numPr>
      </w:pPr>
      <w:r>
        <w:t>Administrator ali registriran uporabnik klikne gumb Prijava.</w:t>
      </w:r>
    </w:p>
    <w:p w14:paraId="5C52FDCC" w14:textId="5FFD8F73" w:rsidR="00992B4B" w:rsidRDefault="00992B4B" w:rsidP="00992B4B">
      <w:pPr>
        <w:pStyle w:val="Odstavekseznama"/>
        <w:numPr>
          <w:ilvl w:val="0"/>
          <w:numId w:val="3"/>
        </w:numPr>
      </w:pPr>
      <w:r>
        <w:t>Sistem prikaže vnosna polja, ki jih administrator ali registriran uporabnik izpolni.</w:t>
      </w:r>
    </w:p>
    <w:p w14:paraId="2D798B57" w14:textId="15471886" w:rsidR="00992B4B" w:rsidRDefault="00992B4B" w:rsidP="00992B4B">
      <w:pPr>
        <w:pStyle w:val="Odstavekseznama"/>
        <w:numPr>
          <w:ilvl w:val="0"/>
          <w:numId w:val="3"/>
        </w:numPr>
      </w:pPr>
      <w:r>
        <w:t>Administrator ali registriran uporabnik izpolni vnosna polja: Elektronska pošta in geslo</w:t>
      </w:r>
    </w:p>
    <w:p w14:paraId="6F62F71C" w14:textId="08673FBE" w:rsidR="00992B4B" w:rsidRDefault="00992B4B" w:rsidP="00992B4B">
      <w:pPr>
        <w:pStyle w:val="Odstavekseznama"/>
        <w:numPr>
          <w:ilvl w:val="0"/>
          <w:numId w:val="3"/>
        </w:numPr>
      </w:pPr>
      <w:r>
        <w:t>Administrator ali registriran uporabnik klikne Prijava</w:t>
      </w:r>
    </w:p>
    <w:p w14:paraId="32E64293" w14:textId="35DFCC7B" w:rsidR="008541CC" w:rsidRDefault="00992B4B" w:rsidP="008541CC">
      <w:pPr>
        <w:pStyle w:val="Odstavekseznama"/>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w:t>
      </w:r>
      <w:proofErr w:type="spellStart"/>
      <w:r>
        <w:t>ovi</w:t>
      </w:r>
      <w:proofErr w:type="spellEnd"/>
      <w:r>
        <w:t>):</w:t>
      </w:r>
    </w:p>
    <w:p w14:paraId="552A8FE0" w14:textId="1A45220E" w:rsidR="008541CC" w:rsidRDefault="008541CC" w:rsidP="008541CC">
      <w:r>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0F13D000" w:rsidR="00462621" w:rsidRDefault="00462621" w:rsidP="00462621">
      <w:r>
        <w:t xml:space="preserve">Izjemni tok 3 – Administrator ali registriran uporabnik se ne more prijaviti, ker je dvakrat  vnesel napačno geslo ali napačen </w:t>
      </w:r>
      <w:r w:rsidR="00B35397">
        <w:t>elektronski</w:t>
      </w:r>
      <w:r>
        <w:t xml:space="preserve"> naslov, zato se ob naslednji prijavi pojavi </w:t>
      </w:r>
      <w:proofErr w:type="spellStart"/>
      <w:r>
        <w:t>reCAPTCHA</w:t>
      </w:r>
      <w:proofErr w:type="spellEnd"/>
      <w:r>
        <w:t>, ki jo je potrebno rešiti, za ponovno možnost prijave.</w:t>
      </w:r>
    </w:p>
    <w:p w14:paraId="763D9488" w14:textId="77777777" w:rsidR="00462621" w:rsidRDefault="00462621" w:rsidP="008541CC"/>
    <w:p w14:paraId="122731F5" w14:textId="5D37FA4A" w:rsidR="008541CC" w:rsidRDefault="008541CC" w:rsidP="008541CC">
      <w:r>
        <w:t>Posledice – Administrator ali registriran uporabnik je prijavljen v sistem</w:t>
      </w:r>
      <w:r w:rsidR="00462621">
        <w:t xml:space="preserve">. V izjemnem toku 3 uporabnik ali administrator mora rešiti </w:t>
      </w:r>
      <w:proofErr w:type="spellStart"/>
      <w:r w:rsidR="00462621">
        <w:t>reCAPTCHO</w:t>
      </w:r>
      <w:proofErr w:type="spellEnd"/>
      <w:r w:rsidR="00462621">
        <w:t>, to pomaga pri zaščiti spletne strani.</w:t>
      </w:r>
    </w:p>
    <w:p w14:paraId="426DD8AB" w14:textId="5E2C93F4" w:rsidR="008541CC" w:rsidRDefault="008541CC" w:rsidP="008541CC">
      <w:r>
        <w:t xml:space="preserve">Prioriteta funkcionalnosti – </w:t>
      </w:r>
      <w:proofErr w:type="spellStart"/>
      <w:r w:rsidRPr="008541CC">
        <w:rPr>
          <w:i/>
          <w:iCs/>
        </w:rPr>
        <w:t>Must</w:t>
      </w:r>
      <w:proofErr w:type="spellEnd"/>
      <w:r w:rsidRPr="008541CC">
        <w:rPr>
          <w:i/>
          <w:iCs/>
        </w:rPr>
        <w:t xml:space="preserve"> </w:t>
      </w:r>
      <w:proofErr w:type="spellStart"/>
      <w:r w:rsidRPr="008541CC">
        <w:rPr>
          <w:i/>
          <w:iCs/>
        </w:rPr>
        <w:t>have</w:t>
      </w:r>
      <w:proofErr w:type="spellEnd"/>
    </w:p>
    <w:p w14:paraId="58103075" w14:textId="7BAB2B9D" w:rsidR="008541CC" w:rsidRDefault="008541CC" w:rsidP="008541CC">
      <w:r w:rsidRPr="008541CC">
        <w:rPr>
          <w:i/>
          <w:iCs/>
        </w:rPr>
        <w:t>Ogled podrobnosti divjega odlagališča na zemljevidu(F3)</w:t>
      </w:r>
      <w:r>
        <w:t xml:space="preserve"> – Administrator, registriran uporabnik ali gost si izberejo divje odlagališče na </w:t>
      </w:r>
      <w:r w:rsidR="00B35397">
        <w:t>zemljevidu</w:t>
      </w:r>
      <w:r>
        <w:t xml:space="preserve">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Odstavekseznama"/>
        <w:numPr>
          <w:ilvl w:val="0"/>
          <w:numId w:val="4"/>
        </w:numPr>
      </w:pPr>
      <w:r>
        <w:t>Gost, administrator ali registriran uporabnik, izberejo divje odlagališče na zemljevidu</w:t>
      </w:r>
    </w:p>
    <w:p w14:paraId="48E6CAAB" w14:textId="565C2FF5" w:rsidR="00A50623" w:rsidRDefault="00A50623" w:rsidP="00A50623">
      <w:pPr>
        <w:pStyle w:val="Odstavekseznama"/>
        <w:numPr>
          <w:ilvl w:val="0"/>
          <w:numId w:val="4"/>
        </w:numPr>
      </w:pPr>
      <w:r>
        <w:lastRenderedPageBreak/>
        <w:t xml:space="preserve">Preusmerjeni so na stran s podrobnostmi o divjem </w:t>
      </w:r>
      <w:proofErr w:type="spellStart"/>
      <w:r>
        <w:t>odlaglišču</w:t>
      </w:r>
      <w:proofErr w:type="spellEnd"/>
      <w:r>
        <w:t xml:space="preserve">. Gost vidi le podatke o </w:t>
      </w:r>
      <w:proofErr w:type="spellStart"/>
      <w:r>
        <w:t>odalgališču</w:t>
      </w:r>
      <w:proofErr w:type="spellEnd"/>
      <w:r>
        <w:t xml:space="preserve">, registriran uporabnik vidi tudi komentarje, administrator pa vidi tudi gumb, ki označi </w:t>
      </w:r>
      <w:proofErr w:type="spellStart"/>
      <w:r>
        <w:t>odlagaliče</w:t>
      </w:r>
      <w:proofErr w:type="spellEnd"/>
      <w:r>
        <w:t xml:space="preserve"> kot sanirano oziroma kot neočiščeno.</w:t>
      </w:r>
    </w:p>
    <w:p w14:paraId="447D3455" w14:textId="1CEB5E52" w:rsidR="00A50623" w:rsidRDefault="00A50623" w:rsidP="00A50623">
      <w:r>
        <w:t xml:space="preserve">Prioriteta funkcionalnosti – </w:t>
      </w:r>
      <w:proofErr w:type="spellStart"/>
      <w:r w:rsidRPr="00A50623">
        <w:rPr>
          <w:i/>
          <w:iCs/>
        </w:rPr>
        <w:t>Must</w:t>
      </w:r>
      <w:proofErr w:type="spellEnd"/>
      <w:r w:rsidRPr="00A50623">
        <w:rPr>
          <w:i/>
          <w:iCs/>
        </w:rPr>
        <w:t xml:space="preserve"> </w:t>
      </w:r>
      <w:proofErr w:type="spellStart"/>
      <w:r w:rsidRPr="00A50623">
        <w:rPr>
          <w:i/>
          <w:iCs/>
        </w:rPr>
        <w:t>have</w:t>
      </w:r>
      <w:proofErr w:type="spellEnd"/>
    </w:p>
    <w:p w14:paraId="441F770C" w14:textId="7533FD4F" w:rsidR="00A50623" w:rsidRDefault="00A50623" w:rsidP="00A50623">
      <w:r w:rsidRPr="00C47245">
        <w:rPr>
          <w:i/>
          <w:iCs/>
        </w:rPr>
        <w:t>Komentiranje divjih odlagališč(F4)</w:t>
      </w:r>
      <w:r>
        <w:t xml:space="preserve"> – registriran uporabnik ali administrator lahko komentira pod podrobnostmi oziroma </w:t>
      </w:r>
      <w:proofErr w:type="spellStart"/>
      <w:r>
        <w:t>inforamcijami</w:t>
      </w:r>
      <w:proofErr w:type="spellEnd"/>
      <w:r>
        <w:t xml:space="preserve"> o divjem odlagališču.</w:t>
      </w:r>
    </w:p>
    <w:p w14:paraId="54378415" w14:textId="77256BDD" w:rsidR="00C47245" w:rsidRDefault="00C47245" w:rsidP="00A50623">
      <w:r>
        <w:t>Osnovni tok:</w:t>
      </w:r>
    </w:p>
    <w:p w14:paraId="5469B985" w14:textId="522745B6" w:rsidR="00C47245" w:rsidRDefault="00C47245" w:rsidP="00C47245">
      <w:pPr>
        <w:pStyle w:val="Odstavekseznama"/>
        <w:numPr>
          <w:ilvl w:val="0"/>
          <w:numId w:val="5"/>
        </w:numPr>
      </w:pPr>
      <w:r>
        <w:t>Prijava v sistem</w:t>
      </w:r>
    </w:p>
    <w:p w14:paraId="69D6D9A3" w14:textId="4D74F99E" w:rsidR="00C47245" w:rsidRDefault="00C47245" w:rsidP="00C47245">
      <w:pPr>
        <w:pStyle w:val="Odstavekseznama"/>
        <w:numPr>
          <w:ilvl w:val="0"/>
          <w:numId w:val="5"/>
        </w:numPr>
      </w:pPr>
      <w:r>
        <w:t>Izbira divjega odlagališča s klikom na lokacijo na zemljevidu.</w:t>
      </w:r>
    </w:p>
    <w:p w14:paraId="6113E54D" w14:textId="10CD5356" w:rsidR="00C47245" w:rsidRDefault="00C47245" w:rsidP="00C47245">
      <w:pPr>
        <w:pStyle w:val="Odstavekseznama"/>
        <w:numPr>
          <w:ilvl w:val="0"/>
          <w:numId w:val="5"/>
        </w:numPr>
      </w:pPr>
      <w:r>
        <w:t>Sistem prikaže informacije o odlagališču pod katerimi so tudi komentarji</w:t>
      </w:r>
    </w:p>
    <w:p w14:paraId="762EF6C0" w14:textId="6DB633AB" w:rsidR="00C47245" w:rsidRDefault="00C47245" w:rsidP="00C47245">
      <w:pPr>
        <w:pStyle w:val="Odstavekseznama"/>
        <w:numPr>
          <w:ilvl w:val="0"/>
          <w:numId w:val="5"/>
        </w:numPr>
      </w:pPr>
      <w:r>
        <w:t>Registriran uporabnik ali administrator vneseta komentar v besedilno polje</w:t>
      </w:r>
    </w:p>
    <w:p w14:paraId="692E13A3" w14:textId="1A2AC17E" w:rsidR="00C47245" w:rsidRDefault="00C47245" w:rsidP="00C47245">
      <w:pPr>
        <w:pStyle w:val="Odstavekseznama"/>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t xml:space="preserve">Prioriteta funkcionalnosti – </w:t>
      </w:r>
      <w:proofErr w:type="spellStart"/>
      <w:r w:rsidR="004A03F6">
        <w:rPr>
          <w:i/>
          <w:iCs/>
        </w:rPr>
        <w:t>Wont't</w:t>
      </w:r>
      <w:proofErr w:type="spellEnd"/>
      <w:r w:rsidR="004A03F6">
        <w:rPr>
          <w:i/>
          <w:iCs/>
        </w:rPr>
        <w:t xml:space="preserve"> </w:t>
      </w:r>
      <w:proofErr w:type="spellStart"/>
      <w:r w:rsidR="004A03F6">
        <w:rPr>
          <w:i/>
          <w:iCs/>
        </w:rPr>
        <w:t>have</w:t>
      </w:r>
      <w:proofErr w:type="spellEnd"/>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Odstavekseznama"/>
        <w:numPr>
          <w:ilvl w:val="0"/>
          <w:numId w:val="6"/>
        </w:numPr>
      </w:pPr>
      <w:r>
        <w:t xml:space="preserve">Prijava v sistem </w:t>
      </w:r>
    </w:p>
    <w:p w14:paraId="09755EA0" w14:textId="457509D5" w:rsidR="00A27AE0" w:rsidRDefault="00A27AE0" w:rsidP="00A27AE0">
      <w:pPr>
        <w:pStyle w:val="Odstavekseznama"/>
        <w:numPr>
          <w:ilvl w:val="0"/>
          <w:numId w:val="6"/>
        </w:numPr>
      </w:pPr>
      <w:r>
        <w:t>Izbira divjega odlagališča s klikom na lokacijo na zemljevidu</w:t>
      </w:r>
    </w:p>
    <w:p w14:paraId="6587ACCA" w14:textId="77777777" w:rsidR="00A27AE0" w:rsidRDefault="00A27AE0" w:rsidP="00A27AE0">
      <w:pPr>
        <w:pStyle w:val="Odstavekseznama"/>
        <w:numPr>
          <w:ilvl w:val="0"/>
          <w:numId w:val="6"/>
        </w:numPr>
      </w:pPr>
      <w:r>
        <w:t>Sistem prikaže informacije o odlagališču pod katerimi so tudi komentarji</w:t>
      </w:r>
    </w:p>
    <w:p w14:paraId="15CDFC3B" w14:textId="77777777" w:rsidR="00A27AE0" w:rsidRDefault="00A27AE0" w:rsidP="00A27AE0">
      <w:pPr>
        <w:pStyle w:val="Odstavekseznama"/>
        <w:numPr>
          <w:ilvl w:val="0"/>
          <w:numId w:val="6"/>
        </w:numPr>
      </w:pPr>
      <w:r>
        <w:t>Administrator klikne gumb za izbris pri katerem koli komentarju, registriran uporabnik pa le pri svojih komentarjih.</w:t>
      </w:r>
    </w:p>
    <w:p w14:paraId="29DC8EBF" w14:textId="77777777" w:rsidR="00A27AE0" w:rsidRDefault="00A27AE0" w:rsidP="00A27AE0">
      <w:pPr>
        <w:pStyle w:val="Odstavekseznama"/>
        <w:numPr>
          <w:ilvl w:val="0"/>
          <w:numId w:val="6"/>
        </w:numPr>
      </w:pPr>
      <w:r>
        <w:t>Sistem vpraša administratorja ali registriranega uporabnika, če res želi izbrisati komentar.</w:t>
      </w:r>
    </w:p>
    <w:p w14:paraId="777D3486" w14:textId="77777777" w:rsidR="00A27AE0" w:rsidRDefault="00A27AE0" w:rsidP="00A27AE0">
      <w:pPr>
        <w:pStyle w:val="Odstavekseznama"/>
        <w:numPr>
          <w:ilvl w:val="0"/>
          <w:numId w:val="6"/>
        </w:numPr>
      </w:pPr>
      <w:r>
        <w:t>Administrator ali registriran uporabnik izbereta DA gumb.</w:t>
      </w:r>
    </w:p>
    <w:p w14:paraId="146AD735" w14:textId="6706591A" w:rsidR="00A27AE0" w:rsidRDefault="00A27AE0" w:rsidP="00A27AE0">
      <w:r>
        <w:t>Alternativni tok(</w:t>
      </w:r>
      <w:proofErr w:type="spellStart"/>
      <w:r>
        <w:t>ovi</w:t>
      </w:r>
      <w:proofErr w:type="spellEnd"/>
      <w:r>
        <w:t>):</w:t>
      </w:r>
    </w:p>
    <w:p w14:paraId="614B1C18" w14:textId="77777777" w:rsidR="00A27AE0" w:rsidRDefault="00A27AE0" w:rsidP="00A27AE0">
      <w:pPr>
        <w:pStyle w:val="Odstavekseznama"/>
        <w:numPr>
          <w:ilvl w:val="0"/>
          <w:numId w:val="8"/>
        </w:numPr>
      </w:pPr>
      <w:r>
        <w:t xml:space="preserve">Prijava v sistem </w:t>
      </w:r>
    </w:p>
    <w:p w14:paraId="1981B08B" w14:textId="77777777" w:rsidR="00A27AE0" w:rsidRDefault="00A27AE0" w:rsidP="00A27AE0">
      <w:pPr>
        <w:pStyle w:val="Odstavekseznama"/>
        <w:numPr>
          <w:ilvl w:val="0"/>
          <w:numId w:val="8"/>
        </w:numPr>
      </w:pPr>
      <w:r>
        <w:t>Izbira divjega odlagališča s klikom na lokacijo na zemljevidu</w:t>
      </w:r>
    </w:p>
    <w:p w14:paraId="1F5E8696" w14:textId="77777777" w:rsidR="00A27AE0" w:rsidRDefault="00A27AE0" w:rsidP="00A27AE0">
      <w:pPr>
        <w:pStyle w:val="Odstavekseznama"/>
        <w:numPr>
          <w:ilvl w:val="0"/>
          <w:numId w:val="8"/>
        </w:numPr>
      </w:pPr>
      <w:r>
        <w:t>Sistem prikaže informacije o odlagališču pod katerimi so tudi komentarji</w:t>
      </w:r>
    </w:p>
    <w:p w14:paraId="085DE3EA" w14:textId="77777777" w:rsidR="00A27AE0" w:rsidRDefault="00A27AE0" w:rsidP="00A27AE0">
      <w:pPr>
        <w:pStyle w:val="Odstavekseznama"/>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Odstavekseznama"/>
        <w:numPr>
          <w:ilvl w:val="0"/>
          <w:numId w:val="8"/>
        </w:numPr>
      </w:pPr>
      <w:r>
        <w:t>Sistem vpraša administratorja ali registriranega uporabnika, če res želi izbrisati komentar.</w:t>
      </w:r>
    </w:p>
    <w:p w14:paraId="500F9CFF" w14:textId="231A14F9" w:rsidR="00A27AE0" w:rsidRDefault="00A27AE0" w:rsidP="00A27AE0">
      <w:pPr>
        <w:pStyle w:val="Odstavekseznama"/>
        <w:numPr>
          <w:ilvl w:val="0"/>
          <w:numId w:val="8"/>
        </w:numPr>
      </w:pPr>
      <w:r>
        <w:t>Administrator ali registriran uporabnik izbereta NE gumb.</w:t>
      </w:r>
    </w:p>
    <w:p w14:paraId="26393FEB" w14:textId="39FA6284" w:rsidR="00A27AE0" w:rsidRDefault="00A27AE0" w:rsidP="00A27AE0">
      <w:r>
        <w:lastRenderedPageBreak/>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proofErr w:type="spellStart"/>
      <w:r w:rsidR="004A03F6">
        <w:rPr>
          <w:i/>
          <w:iCs/>
        </w:rPr>
        <w:t>Won't</w:t>
      </w:r>
      <w:proofErr w:type="spellEnd"/>
      <w:r w:rsidRPr="00A27AE0">
        <w:rPr>
          <w:i/>
          <w:iCs/>
        </w:rPr>
        <w:t xml:space="preserve"> </w:t>
      </w:r>
      <w:proofErr w:type="spellStart"/>
      <w:r w:rsidRPr="00A27AE0">
        <w:rPr>
          <w:i/>
          <w:iCs/>
        </w:rPr>
        <w:t>have</w:t>
      </w:r>
      <w:proofErr w:type="spellEnd"/>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Odstavekseznama"/>
        <w:numPr>
          <w:ilvl w:val="0"/>
          <w:numId w:val="10"/>
        </w:numPr>
      </w:pPr>
      <w:r>
        <w:t xml:space="preserve">Prijava v sistem </w:t>
      </w:r>
    </w:p>
    <w:p w14:paraId="6FECF316" w14:textId="77777777" w:rsidR="00070825" w:rsidRDefault="00070825" w:rsidP="00070825">
      <w:pPr>
        <w:pStyle w:val="Odstavekseznama"/>
        <w:numPr>
          <w:ilvl w:val="0"/>
          <w:numId w:val="10"/>
        </w:numPr>
      </w:pPr>
      <w:r>
        <w:t>Izbira divjega odlagališča s klikom na lokacijo na zemljevidu</w:t>
      </w:r>
    </w:p>
    <w:p w14:paraId="70368FF8" w14:textId="77777777" w:rsidR="00070825" w:rsidRDefault="00070825" w:rsidP="00070825">
      <w:pPr>
        <w:pStyle w:val="Odstavekseznama"/>
        <w:numPr>
          <w:ilvl w:val="0"/>
          <w:numId w:val="10"/>
        </w:numPr>
      </w:pPr>
      <w:r>
        <w:t>Sistem prikaže informacije o odlagališču pod katerimi so tudi komentarji</w:t>
      </w:r>
    </w:p>
    <w:p w14:paraId="4559CC73" w14:textId="75A29BA2" w:rsidR="00070825" w:rsidRDefault="00070825" w:rsidP="00070825">
      <w:pPr>
        <w:pStyle w:val="Odstavekseznama"/>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Odstavekseznama"/>
        <w:numPr>
          <w:ilvl w:val="0"/>
          <w:numId w:val="10"/>
        </w:numPr>
      </w:pPr>
      <w:r>
        <w:t>Sistem vpraša registriranega uporabnika, če res želi prijaviti komentar.</w:t>
      </w:r>
    </w:p>
    <w:p w14:paraId="46A492CE" w14:textId="7AC90458" w:rsidR="00070825" w:rsidRDefault="00070825" w:rsidP="00070825">
      <w:pPr>
        <w:pStyle w:val="Odstavekseznama"/>
        <w:numPr>
          <w:ilvl w:val="0"/>
          <w:numId w:val="10"/>
        </w:numPr>
      </w:pPr>
      <w:r>
        <w:t>Registriran uporabnik izbere DA gumb.</w:t>
      </w:r>
    </w:p>
    <w:p w14:paraId="235973E8" w14:textId="31B5CA15" w:rsidR="00070825" w:rsidRDefault="00070825" w:rsidP="00070825">
      <w:r>
        <w:t>Alternativni tok(</w:t>
      </w:r>
      <w:proofErr w:type="spellStart"/>
      <w:r>
        <w:t>ovi</w:t>
      </w:r>
      <w:proofErr w:type="spellEnd"/>
      <w:r>
        <w:t>):</w:t>
      </w:r>
    </w:p>
    <w:p w14:paraId="7890B76F" w14:textId="77777777" w:rsidR="00070825" w:rsidRDefault="00070825" w:rsidP="00070825">
      <w:pPr>
        <w:pStyle w:val="Odstavekseznama"/>
        <w:numPr>
          <w:ilvl w:val="0"/>
          <w:numId w:val="11"/>
        </w:numPr>
      </w:pPr>
      <w:r>
        <w:t xml:space="preserve">Prijava v sistem </w:t>
      </w:r>
    </w:p>
    <w:p w14:paraId="62DA1189" w14:textId="77777777" w:rsidR="00070825" w:rsidRDefault="00070825" w:rsidP="00070825">
      <w:pPr>
        <w:pStyle w:val="Odstavekseznama"/>
        <w:numPr>
          <w:ilvl w:val="0"/>
          <w:numId w:val="11"/>
        </w:numPr>
      </w:pPr>
      <w:r>
        <w:t>Izbira divjega odlagališča s klikom na lokacijo na zemljevidu</w:t>
      </w:r>
    </w:p>
    <w:p w14:paraId="62DFAA7B" w14:textId="77777777" w:rsidR="00070825" w:rsidRDefault="00070825" w:rsidP="00070825">
      <w:pPr>
        <w:pStyle w:val="Odstavekseznama"/>
        <w:numPr>
          <w:ilvl w:val="0"/>
          <w:numId w:val="11"/>
        </w:numPr>
      </w:pPr>
      <w:r>
        <w:t>Sistem prikaže informacije o odlagališču pod katerimi so tudi komentarji</w:t>
      </w:r>
    </w:p>
    <w:p w14:paraId="399C183C" w14:textId="77777777" w:rsidR="00070825" w:rsidRDefault="00070825" w:rsidP="00070825">
      <w:pPr>
        <w:pStyle w:val="Odstavekseznama"/>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Odstavekseznama"/>
        <w:numPr>
          <w:ilvl w:val="0"/>
          <w:numId w:val="11"/>
        </w:numPr>
      </w:pPr>
      <w:r>
        <w:t>Sistem vpraša registriranega uporabnika, če res želi prijaviti komentar.</w:t>
      </w:r>
    </w:p>
    <w:p w14:paraId="116D7014" w14:textId="786878D5" w:rsidR="00070825" w:rsidRDefault="00070825" w:rsidP="00070825">
      <w:pPr>
        <w:pStyle w:val="Odstavekseznama"/>
        <w:numPr>
          <w:ilvl w:val="0"/>
          <w:numId w:val="11"/>
        </w:numPr>
      </w:pPr>
      <w:r>
        <w:t>Registriran uporabnik izbere Ne gumb.</w:t>
      </w:r>
    </w:p>
    <w:p w14:paraId="7509092D" w14:textId="77777777" w:rsidR="00070825" w:rsidRDefault="00070825" w:rsidP="00070825">
      <w:r>
        <w:t>Posledice – Administrator dobi obvestilo o neprimernem komentarju pri osnovnem toku.</w:t>
      </w:r>
    </w:p>
    <w:p w14:paraId="56179258" w14:textId="5DAE2EE2" w:rsidR="00070825" w:rsidRDefault="00070825" w:rsidP="00070825">
      <w:r>
        <w:t xml:space="preserve">Prioriteta funkcionalnosti – </w:t>
      </w:r>
      <w:proofErr w:type="spellStart"/>
      <w:r w:rsidR="004A03F6">
        <w:rPr>
          <w:i/>
          <w:iCs/>
        </w:rPr>
        <w:t>Won't</w:t>
      </w:r>
      <w:proofErr w:type="spellEnd"/>
      <w:r w:rsidRPr="00070825">
        <w:rPr>
          <w:i/>
          <w:iCs/>
        </w:rPr>
        <w:t xml:space="preserve"> </w:t>
      </w:r>
      <w:proofErr w:type="spellStart"/>
      <w:r w:rsidRPr="00070825">
        <w:rPr>
          <w:i/>
          <w:iCs/>
        </w:rPr>
        <w:t>have</w:t>
      </w:r>
      <w:proofErr w:type="spellEnd"/>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Odstavekseznama"/>
        <w:numPr>
          <w:ilvl w:val="0"/>
          <w:numId w:val="12"/>
        </w:numPr>
      </w:pPr>
      <w:r>
        <w:t>Prijava v sistem.</w:t>
      </w:r>
    </w:p>
    <w:p w14:paraId="614F08B4" w14:textId="1F7AD450" w:rsidR="00960FC2" w:rsidRDefault="00960FC2" w:rsidP="00960FC2">
      <w:pPr>
        <w:pStyle w:val="Odstavekseznama"/>
        <w:numPr>
          <w:ilvl w:val="0"/>
          <w:numId w:val="12"/>
        </w:numPr>
      </w:pPr>
      <w:r>
        <w:t>Klik na gumb obvestila.</w:t>
      </w:r>
    </w:p>
    <w:p w14:paraId="2E59C3C4" w14:textId="1F01B49E" w:rsidR="00960FC2" w:rsidRDefault="00960FC2" w:rsidP="00960FC2">
      <w:pPr>
        <w:pStyle w:val="Odstavekseznama"/>
        <w:numPr>
          <w:ilvl w:val="0"/>
          <w:numId w:val="12"/>
        </w:numPr>
      </w:pPr>
      <w:r>
        <w:t>Sistem prikaže obvestila.</w:t>
      </w:r>
    </w:p>
    <w:p w14:paraId="2F773DEE" w14:textId="68D3C38C" w:rsidR="00960FC2" w:rsidRDefault="00960FC2" w:rsidP="00960FC2">
      <w:pPr>
        <w:pStyle w:val="Odstavekseznama"/>
        <w:numPr>
          <w:ilvl w:val="0"/>
          <w:numId w:val="12"/>
        </w:numPr>
      </w:pPr>
      <w:r>
        <w:t>Izbira obvestila za neprimeren komentar.</w:t>
      </w:r>
    </w:p>
    <w:p w14:paraId="4465A69A" w14:textId="0F8E8011" w:rsidR="00960FC2" w:rsidRDefault="00960FC2" w:rsidP="00960FC2">
      <w:pPr>
        <w:pStyle w:val="Odstavekseznama"/>
        <w:numPr>
          <w:ilvl w:val="0"/>
          <w:numId w:val="12"/>
        </w:numPr>
      </w:pPr>
      <w:r>
        <w:t>Sistem prikaže Informacije o divjem odlagališču in prijavljen komentar.</w:t>
      </w:r>
    </w:p>
    <w:p w14:paraId="3E5F4ED5" w14:textId="79E2DEE9" w:rsidR="00960FC2" w:rsidRDefault="00960FC2" w:rsidP="00960FC2">
      <w:pPr>
        <w:pStyle w:val="Odstavekseznama"/>
        <w:numPr>
          <w:ilvl w:val="0"/>
          <w:numId w:val="12"/>
        </w:numPr>
      </w:pPr>
      <w:r>
        <w:t>Komentar je primeren, klik na gumb ignoriraj.</w:t>
      </w:r>
    </w:p>
    <w:p w14:paraId="4480DC89" w14:textId="5AC4AD0B" w:rsidR="00960FC2" w:rsidRDefault="00960FC2" w:rsidP="00960FC2">
      <w:proofErr w:type="spellStart"/>
      <w:r>
        <w:t>Altrenativni</w:t>
      </w:r>
      <w:proofErr w:type="spellEnd"/>
      <w:r>
        <w:t xml:space="preserve"> tok(</w:t>
      </w:r>
      <w:proofErr w:type="spellStart"/>
      <w:r>
        <w:t>ovi</w:t>
      </w:r>
      <w:proofErr w:type="spellEnd"/>
      <w:r>
        <w:t>):</w:t>
      </w:r>
    </w:p>
    <w:p w14:paraId="74046E94" w14:textId="581006D4" w:rsidR="00960FC2" w:rsidRDefault="00960FC2" w:rsidP="00960FC2">
      <w:pPr>
        <w:pStyle w:val="Odstavekseznama"/>
        <w:numPr>
          <w:ilvl w:val="0"/>
          <w:numId w:val="13"/>
        </w:numPr>
      </w:pPr>
      <w:r>
        <w:lastRenderedPageBreak/>
        <w:t>Prijava v sistem.</w:t>
      </w:r>
    </w:p>
    <w:p w14:paraId="69130EB0" w14:textId="4694DDDB" w:rsidR="00960FC2" w:rsidRDefault="00960FC2" w:rsidP="00960FC2">
      <w:pPr>
        <w:pStyle w:val="Odstavekseznama"/>
        <w:numPr>
          <w:ilvl w:val="0"/>
          <w:numId w:val="13"/>
        </w:numPr>
      </w:pPr>
      <w:r>
        <w:t>Klik na gumb obvestila.</w:t>
      </w:r>
    </w:p>
    <w:p w14:paraId="1B275792" w14:textId="2B50673A" w:rsidR="00960FC2" w:rsidRDefault="00960FC2" w:rsidP="00960FC2">
      <w:pPr>
        <w:pStyle w:val="Odstavekseznama"/>
        <w:numPr>
          <w:ilvl w:val="0"/>
          <w:numId w:val="13"/>
        </w:numPr>
      </w:pPr>
      <w:r>
        <w:t>Sistem prikaže obvestila.</w:t>
      </w:r>
    </w:p>
    <w:p w14:paraId="4F574984" w14:textId="1FFC40D8" w:rsidR="00960FC2" w:rsidRDefault="00960FC2" w:rsidP="00960FC2">
      <w:pPr>
        <w:pStyle w:val="Odstavekseznama"/>
        <w:numPr>
          <w:ilvl w:val="0"/>
          <w:numId w:val="13"/>
        </w:numPr>
      </w:pPr>
      <w:r>
        <w:t>Izbira obvestila za neprimeren komentar.</w:t>
      </w:r>
    </w:p>
    <w:p w14:paraId="62AC1FBF" w14:textId="676B71DE" w:rsidR="00960FC2" w:rsidRDefault="00960FC2" w:rsidP="00960FC2">
      <w:pPr>
        <w:pStyle w:val="Odstavekseznama"/>
        <w:numPr>
          <w:ilvl w:val="0"/>
          <w:numId w:val="13"/>
        </w:numPr>
      </w:pPr>
      <w:r>
        <w:t>Sistem prikaže Informacije o divjem odlagališču in prijavljen komentar.</w:t>
      </w:r>
    </w:p>
    <w:p w14:paraId="32D0A47B" w14:textId="02480FB0" w:rsidR="0018356E" w:rsidRDefault="00960FC2" w:rsidP="0018356E">
      <w:pPr>
        <w:pStyle w:val="Odstavekseznama"/>
        <w:numPr>
          <w:ilvl w:val="0"/>
          <w:numId w:val="13"/>
        </w:numPr>
      </w:pPr>
      <w:r>
        <w:t>Komentar je neprimeren, klik na gumb zbriši.</w:t>
      </w:r>
    </w:p>
    <w:p w14:paraId="72F2ABC0" w14:textId="4CB477AF" w:rsidR="0018356E" w:rsidRDefault="0018356E" w:rsidP="0018356E">
      <w:r>
        <w:t xml:space="preserve">Posledice – Pri osnovnem toku komentar ni izbrisan in prijava je odstranjena iz obvestil administratorja. Pri </w:t>
      </w:r>
      <w:proofErr w:type="spellStart"/>
      <w:r>
        <w:t>alternativenm</w:t>
      </w:r>
      <w:proofErr w:type="spellEnd"/>
      <w:r>
        <w:t xml:space="preserve"> toku pa je komentar </w:t>
      </w:r>
      <w:proofErr w:type="spellStart"/>
      <w:r>
        <w:t>izbirsan</w:t>
      </w:r>
      <w:proofErr w:type="spellEnd"/>
      <w:r>
        <w:t xml:space="preserve"> in prijava je odstranjena iz obvestil.</w:t>
      </w:r>
    </w:p>
    <w:p w14:paraId="03EF2736" w14:textId="4DD53BA6" w:rsidR="0018356E" w:rsidRDefault="0018356E" w:rsidP="0018356E">
      <w:r>
        <w:t>Prioriteta funkcionalnosti –</w:t>
      </w:r>
      <w:proofErr w:type="spellStart"/>
      <w:r w:rsidR="004A03F6">
        <w:rPr>
          <w:i/>
          <w:iCs/>
        </w:rPr>
        <w:t>Won't</w:t>
      </w:r>
      <w:proofErr w:type="spellEnd"/>
      <w:r w:rsidR="004A03F6">
        <w:rPr>
          <w:i/>
          <w:iCs/>
        </w:rPr>
        <w:t xml:space="preserve"> </w:t>
      </w:r>
      <w:proofErr w:type="spellStart"/>
      <w:r w:rsidRPr="0018356E">
        <w:rPr>
          <w:i/>
          <w:iCs/>
        </w:rPr>
        <w:t>have</w:t>
      </w:r>
      <w:proofErr w:type="spellEnd"/>
    </w:p>
    <w:p w14:paraId="19F2A5DE" w14:textId="0D26E0E9" w:rsidR="0018356E" w:rsidRDefault="0018356E" w:rsidP="0018356E">
      <w:r w:rsidRPr="0018356E">
        <w:rPr>
          <w:i/>
          <w:iCs/>
        </w:rPr>
        <w:t>Pomoč uporabnikom pri uporabi sistema(F8)</w:t>
      </w:r>
      <w:r>
        <w:t xml:space="preserve"> – Gost, regist</w:t>
      </w:r>
      <w:r w:rsidR="00C90BB1">
        <w:t>r</w:t>
      </w:r>
      <w:r>
        <w:t xml:space="preserve">iran uporabnik ali administrator lahko </w:t>
      </w:r>
      <w:r w:rsidR="00B35397">
        <w:t>preberejo</w:t>
      </w:r>
      <w:r>
        <w:t xml:space="preserve"> navodila, ki </w:t>
      </w:r>
      <w:r w:rsidR="00B35397">
        <w:t>opisujejo</w:t>
      </w:r>
      <w:r>
        <w:t xml:space="preserve">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Odstavekseznama"/>
        <w:numPr>
          <w:ilvl w:val="0"/>
          <w:numId w:val="14"/>
        </w:numPr>
      </w:pPr>
      <w:r>
        <w:t>Gost, registriran uporabnik ali administrator vstopijo na spleto stran</w:t>
      </w:r>
    </w:p>
    <w:p w14:paraId="60B972D4" w14:textId="7ABCC244" w:rsidR="00C90BB1" w:rsidRDefault="00C90BB1" w:rsidP="00C90BB1">
      <w:pPr>
        <w:pStyle w:val="Odstavekseznama"/>
        <w:numPr>
          <w:ilvl w:val="0"/>
          <w:numId w:val="14"/>
        </w:numPr>
      </w:pPr>
      <w:r>
        <w:t>Gost, registriran uporabnik ali administrator kliknejo na gumb pomoč</w:t>
      </w:r>
    </w:p>
    <w:p w14:paraId="5C274CA5" w14:textId="0895226F" w:rsidR="00C90BB1" w:rsidRDefault="00C90BB1" w:rsidP="00C90BB1">
      <w:pPr>
        <w:pStyle w:val="Odstavekseznama"/>
        <w:numPr>
          <w:ilvl w:val="0"/>
          <w:numId w:val="14"/>
        </w:numPr>
      </w:pPr>
      <w:r>
        <w:t>Sistem jim prikaže navodila za uporabo aplikacije</w:t>
      </w:r>
    </w:p>
    <w:p w14:paraId="058912CD" w14:textId="413A9C9D" w:rsidR="00C90BB1" w:rsidRDefault="00C90BB1" w:rsidP="00C90BB1">
      <w:r>
        <w:t xml:space="preserve">Prioriteta funkcionalnosti – </w:t>
      </w:r>
      <w:proofErr w:type="spellStart"/>
      <w:r w:rsidRPr="00C90BB1">
        <w:rPr>
          <w:i/>
          <w:iCs/>
        </w:rPr>
        <w:t>Could</w:t>
      </w:r>
      <w:proofErr w:type="spellEnd"/>
      <w:r w:rsidRPr="00C90BB1">
        <w:rPr>
          <w:i/>
          <w:iCs/>
        </w:rPr>
        <w:t xml:space="preserve"> </w:t>
      </w:r>
      <w:proofErr w:type="spellStart"/>
      <w:r w:rsidRPr="00C90BB1">
        <w:rPr>
          <w:i/>
          <w:iCs/>
        </w:rPr>
        <w:t>have</w:t>
      </w:r>
      <w:proofErr w:type="spellEnd"/>
    </w:p>
    <w:p w14:paraId="3AB982DF" w14:textId="7BAC1AED" w:rsidR="00C90BB1" w:rsidRDefault="007A7D78" w:rsidP="00C90BB1">
      <w:r w:rsidRPr="001976F0">
        <w:rPr>
          <w:i/>
          <w:iCs/>
        </w:rPr>
        <w:t>Spreminjanje podatkov svojega profila(F9)</w:t>
      </w:r>
      <w:r>
        <w:t xml:space="preserve"> – Registriran uporabnik ali administrator lahko spreminjata uporabniško ime, geslo ali elektronski naslov svojega profila.</w:t>
      </w:r>
    </w:p>
    <w:p w14:paraId="3C38B573" w14:textId="21842054" w:rsidR="007A7D78" w:rsidRDefault="001976F0" w:rsidP="00C90BB1">
      <w:r>
        <w:t>Osnovni tok:</w:t>
      </w:r>
    </w:p>
    <w:p w14:paraId="00986AD6" w14:textId="6471BA7C" w:rsidR="001976F0" w:rsidRDefault="001976F0" w:rsidP="001976F0">
      <w:pPr>
        <w:pStyle w:val="Odstavekseznama"/>
        <w:numPr>
          <w:ilvl w:val="0"/>
          <w:numId w:val="15"/>
        </w:numPr>
      </w:pPr>
      <w:r>
        <w:t>Prijava v sistem</w:t>
      </w:r>
    </w:p>
    <w:p w14:paraId="3D95A794" w14:textId="519D7B40" w:rsidR="001976F0" w:rsidRDefault="001976F0" w:rsidP="001976F0">
      <w:pPr>
        <w:pStyle w:val="Odstavekseznama"/>
        <w:numPr>
          <w:ilvl w:val="0"/>
          <w:numId w:val="15"/>
        </w:numPr>
      </w:pPr>
      <w:r>
        <w:t>Registriran uporabnik ali administrator  klikneta gumb uredi profil</w:t>
      </w:r>
    </w:p>
    <w:p w14:paraId="62CB5709" w14:textId="3D7A7C0C" w:rsidR="001976F0" w:rsidRDefault="001976F0" w:rsidP="001976F0">
      <w:pPr>
        <w:pStyle w:val="Odstavekseznama"/>
        <w:numPr>
          <w:ilvl w:val="0"/>
          <w:numId w:val="15"/>
        </w:numPr>
      </w:pPr>
      <w:r>
        <w:t xml:space="preserve">Sistem prikaže polja za vnos podatkov, tako kot pri registraciji samo, da so že </w:t>
      </w:r>
      <w:proofErr w:type="spellStart"/>
      <w:r>
        <w:t>zapoljnena</w:t>
      </w:r>
      <w:proofErr w:type="spellEnd"/>
      <w:r>
        <w:t xml:space="preserve"> s podatki računa.</w:t>
      </w:r>
    </w:p>
    <w:p w14:paraId="520A287A" w14:textId="6FB3DC40" w:rsidR="001976F0" w:rsidRDefault="001976F0" w:rsidP="001976F0">
      <w:pPr>
        <w:pStyle w:val="Odstavekseznama"/>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567BAB85" w:rsidR="001976F0" w:rsidRDefault="001976F0" w:rsidP="001976F0">
      <w:proofErr w:type="spellStart"/>
      <w:r>
        <w:t>Piroriteta</w:t>
      </w:r>
      <w:proofErr w:type="spellEnd"/>
      <w:r>
        <w:t xml:space="preserve"> funkcionalnosti – </w:t>
      </w:r>
      <w:proofErr w:type="spellStart"/>
      <w:r w:rsidRPr="001976F0">
        <w:rPr>
          <w:i/>
          <w:iCs/>
        </w:rPr>
        <w:t>Must</w:t>
      </w:r>
      <w:proofErr w:type="spellEnd"/>
      <w:r w:rsidRPr="001976F0">
        <w:rPr>
          <w:i/>
          <w:iCs/>
        </w:rPr>
        <w:t xml:space="preserve"> </w:t>
      </w:r>
      <w:proofErr w:type="spellStart"/>
      <w:r w:rsidRPr="001976F0">
        <w:rPr>
          <w:i/>
          <w:iCs/>
        </w:rPr>
        <w:t>have</w:t>
      </w:r>
      <w:proofErr w:type="spellEnd"/>
    </w:p>
    <w:p w14:paraId="1E318DA0" w14:textId="7E4B9A5D" w:rsidR="001976F0" w:rsidRDefault="001976F0" w:rsidP="001976F0">
      <w:r w:rsidRPr="009C03CE">
        <w:rPr>
          <w:i/>
          <w:iCs/>
        </w:rPr>
        <w:t>Izbris profila(F10)</w:t>
      </w:r>
      <w:r>
        <w:t xml:space="preserve"> – Registriran uporabnik ali administrator lahko izbrišeta svoj profil.</w:t>
      </w:r>
    </w:p>
    <w:p w14:paraId="50759BD5" w14:textId="1097DE0B" w:rsidR="001976F0" w:rsidRDefault="001976F0" w:rsidP="001976F0">
      <w:r>
        <w:t>Osnovni tok:</w:t>
      </w:r>
    </w:p>
    <w:p w14:paraId="466D6A12" w14:textId="77777777" w:rsidR="001976F0" w:rsidRDefault="001976F0" w:rsidP="001976F0">
      <w:pPr>
        <w:pStyle w:val="Odstavekseznama"/>
        <w:numPr>
          <w:ilvl w:val="0"/>
          <w:numId w:val="16"/>
        </w:numPr>
      </w:pPr>
      <w:r>
        <w:t>Prijava v sistem</w:t>
      </w:r>
    </w:p>
    <w:p w14:paraId="6E8B0F20" w14:textId="77777777" w:rsidR="001976F0" w:rsidRDefault="001976F0" w:rsidP="001976F0">
      <w:pPr>
        <w:pStyle w:val="Odstavekseznama"/>
        <w:numPr>
          <w:ilvl w:val="0"/>
          <w:numId w:val="16"/>
        </w:numPr>
      </w:pPr>
      <w:r>
        <w:t>Registriran uporabnik ali administrator  klikneta gumb uredi profil</w:t>
      </w:r>
    </w:p>
    <w:p w14:paraId="67D02F9D" w14:textId="77777777" w:rsidR="001976F0" w:rsidRDefault="001976F0" w:rsidP="001976F0">
      <w:pPr>
        <w:pStyle w:val="Odstavekseznama"/>
        <w:numPr>
          <w:ilvl w:val="0"/>
          <w:numId w:val="16"/>
        </w:numPr>
      </w:pPr>
      <w:r>
        <w:lastRenderedPageBreak/>
        <w:t xml:space="preserve">Sistem prikaže polja za vnos podatkov, tako kot pri registraciji samo, da so že </w:t>
      </w:r>
      <w:proofErr w:type="spellStart"/>
      <w:r>
        <w:t>zapoljnena</w:t>
      </w:r>
      <w:proofErr w:type="spellEnd"/>
      <w:r>
        <w:t xml:space="preserve"> s podatki računa.</w:t>
      </w:r>
    </w:p>
    <w:p w14:paraId="38BF96F1" w14:textId="5F2B0F48" w:rsidR="001976F0" w:rsidRDefault="001976F0" w:rsidP="001976F0">
      <w:pPr>
        <w:pStyle w:val="Odstavekseznama"/>
        <w:numPr>
          <w:ilvl w:val="0"/>
          <w:numId w:val="16"/>
        </w:numPr>
      </w:pPr>
      <w:r>
        <w:t>Registriran uporabnik ali administrator klikneta gumb izbris profila.</w:t>
      </w:r>
    </w:p>
    <w:p w14:paraId="2BF6629E" w14:textId="5814C342" w:rsidR="001976F0" w:rsidRDefault="001976F0" w:rsidP="001976F0">
      <w:pPr>
        <w:pStyle w:val="Odstavekseznama"/>
        <w:numPr>
          <w:ilvl w:val="0"/>
          <w:numId w:val="16"/>
        </w:numPr>
      </w:pPr>
      <w:r>
        <w:t xml:space="preserve">Sistem vpraša ali si res želite </w:t>
      </w:r>
      <w:proofErr w:type="spellStart"/>
      <w:r>
        <w:t>izbirsati</w:t>
      </w:r>
      <w:proofErr w:type="spellEnd"/>
      <w:r>
        <w:t xml:space="preserve"> profil</w:t>
      </w:r>
      <w:r w:rsidR="00DB47B5">
        <w:t>.</w:t>
      </w:r>
    </w:p>
    <w:p w14:paraId="2CDA80F9" w14:textId="664AA124" w:rsidR="00DB47B5" w:rsidRDefault="00DB47B5" w:rsidP="001976F0">
      <w:pPr>
        <w:pStyle w:val="Odstavekseznama"/>
        <w:numPr>
          <w:ilvl w:val="0"/>
          <w:numId w:val="16"/>
        </w:numPr>
      </w:pPr>
      <w:r>
        <w:t>Registriran uporabnik ali administrator izbereta DA.</w:t>
      </w:r>
    </w:p>
    <w:p w14:paraId="50EDC825" w14:textId="33208B88" w:rsidR="00DB47B5" w:rsidRDefault="00DB47B5" w:rsidP="001976F0">
      <w:pPr>
        <w:pStyle w:val="Odstavekseznama"/>
        <w:numPr>
          <w:ilvl w:val="0"/>
          <w:numId w:val="16"/>
        </w:numPr>
      </w:pPr>
      <w:r>
        <w:t>Sistem te vrne na domačo stran kot Gost.</w:t>
      </w:r>
    </w:p>
    <w:p w14:paraId="4F2220AC" w14:textId="472E19B6" w:rsidR="00DB47B5" w:rsidRDefault="00DB47B5" w:rsidP="00DB47B5">
      <w:r>
        <w:t>Alternativni tok(</w:t>
      </w:r>
      <w:proofErr w:type="spellStart"/>
      <w:r>
        <w:t>ovi</w:t>
      </w:r>
      <w:proofErr w:type="spellEnd"/>
      <w:r>
        <w:t>):</w:t>
      </w:r>
    </w:p>
    <w:p w14:paraId="4E5C954B" w14:textId="77777777" w:rsidR="00DB47B5" w:rsidRDefault="00DB47B5" w:rsidP="00DB47B5">
      <w:pPr>
        <w:pStyle w:val="Odstavekseznama"/>
        <w:numPr>
          <w:ilvl w:val="0"/>
          <w:numId w:val="17"/>
        </w:numPr>
      </w:pPr>
      <w:r>
        <w:t>Prijava v sistem</w:t>
      </w:r>
    </w:p>
    <w:p w14:paraId="50D8457F" w14:textId="77777777" w:rsidR="00DB47B5" w:rsidRDefault="00DB47B5" w:rsidP="00DB47B5">
      <w:pPr>
        <w:pStyle w:val="Odstavekseznama"/>
        <w:numPr>
          <w:ilvl w:val="0"/>
          <w:numId w:val="17"/>
        </w:numPr>
      </w:pPr>
      <w:r>
        <w:t>Registriran uporabnik ali administrator  klikneta gumb uredi profil</w:t>
      </w:r>
    </w:p>
    <w:p w14:paraId="13EEFE85" w14:textId="77777777" w:rsidR="00DB47B5" w:rsidRDefault="00DB47B5" w:rsidP="00DB47B5">
      <w:pPr>
        <w:pStyle w:val="Odstavekseznama"/>
        <w:numPr>
          <w:ilvl w:val="0"/>
          <w:numId w:val="17"/>
        </w:numPr>
      </w:pPr>
      <w:r>
        <w:t xml:space="preserve">Sistem prikaže polja za vnos podatkov, tako kot pri registraciji samo, da so že </w:t>
      </w:r>
      <w:proofErr w:type="spellStart"/>
      <w:r>
        <w:t>zapoljnena</w:t>
      </w:r>
      <w:proofErr w:type="spellEnd"/>
      <w:r>
        <w:t xml:space="preserve"> s podatki računa.</w:t>
      </w:r>
    </w:p>
    <w:p w14:paraId="52A6DE93" w14:textId="77777777" w:rsidR="00DB47B5" w:rsidRDefault="00DB47B5" w:rsidP="00DB47B5">
      <w:pPr>
        <w:pStyle w:val="Odstavekseznama"/>
        <w:numPr>
          <w:ilvl w:val="0"/>
          <w:numId w:val="17"/>
        </w:numPr>
      </w:pPr>
      <w:r>
        <w:t>Registriran uporabnik ali administrator klikneta gumb izbris profila.</w:t>
      </w:r>
    </w:p>
    <w:p w14:paraId="66B59853" w14:textId="77777777" w:rsidR="00DB47B5" w:rsidRDefault="00DB47B5" w:rsidP="00DB47B5">
      <w:pPr>
        <w:pStyle w:val="Odstavekseznama"/>
        <w:numPr>
          <w:ilvl w:val="0"/>
          <w:numId w:val="17"/>
        </w:numPr>
      </w:pPr>
      <w:r>
        <w:t xml:space="preserve">Sistem vpraša ali si res želite </w:t>
      </w:r>
      <w:proofErr w:type="spellStart"/>
      <w:r>
        <w:t>izbirsati</w:t>
      </w:r>
      <w:proofErr w:type="spellEnd"/>
      <w:r>
        <w:t xml:space="preserve"> profil.</w:t>
      </w:r>
    </w:p>
    <w:p w14:paraId="5FA189B5" w14:textId="13DBCDC9" w:rsidR="00DB47B5" w:rsidRDefault="00DB47B5" w:rsidP="00DB47B5">
      <w:pPr>
        <w:pStyle w:val="Odstavekseznama"/>
        <w:numPr>
          <w:ilvl w:val="0"/>
          <w:numId w:val="17"/>
        </w:numPr>
      </w:pPr>
      <w:r>
        <w:t>Registriran uporabnik ali administrator izbereta NE.</w:t>
      </w:r>
    </w:p>
    <w:p w14:paraId="43539FDE" w14:textId="2B8EE800" w:rsidR="00DB47B5" w:rsidRDefault="00DB47B5" w:rsidP="00DB47B5">
      <w:pPr>
        <w:pStyle w:val="Odstavekseznama"/>
        <w:numPr>
          <w:ilvl w:val="0"/>
          <w:numId w:val="17"/>
        </w:numPr>
      </w:pPr>
      <w:r>
        <w:t>Sistem te vrne nazaj na uredi profil.</w:t>
      </w:r>
    </w:p>
    <w:p w14:paraId="2908B34E" w14:textId="5E245171" w:rsidR="00DB47B5" w:rsidRDefault="00DB47B5" w:rsidP="00DB47B5">
      <w:r>
        <w:t>Posledice – Izbris profila pri osnovnem toku.</w:t>
      </w:r>
    </w:p>
    <w:p w14:paraId="0E738A4A" w14:textId="3275BCA3" w:rsidR="00DB47B5" w:rsidRDefault="00DB47B5" w:rsidP="00DB47B5">
      <w:pPr>
        <w:rPr>
          <w:i/>
          <w:iCs/>
        </w:rPr>
      </w:pPr>
      <w:r>
        <w:t xml:space="preserve">Prioriteta funkcionalnosti – </w:t>
      </w:r>
      <w:proofErr w:type="spellStart"/>
      <w:r w:rsidRPr="00DB47B5">
        <w:rPr>
          <w:i/>
          <w:iCs/>
        </w:rPr>
        <w:t>Must</w:t>
      </w:r>
      <w:proofErr w:type="spellEnd"/>
      <w:r w:rsidRPr="00DB47B5">
        <w:rPr>
          <w:i/>
          <w:iCs/>
        </w:rPr>
        <w:t xml:space="preserve"> </w:t>
      </w:r>
      <w:proofErr w:type="spellStart"/>
      <w:r w:rsidRPr="00DB47B5">
        <w:rPr>
          <w:i/>
          <w:iCs/>
        </w:rPr>
        <w:t>have</w:t>
      </w:r>
      <w:proofErr w:type="spellEnd"/>
    </w:p>
    <w:p w14:paraId="2226220B" w14:textId="3B3F240F" w:rsidR="004A03F6" w:rsidRDefault="004A03F6" w:rsidP="00DB47B5">
      <w:r w:rsidRPr="009C03CE">
        <w:rPr>
          <w:i/>
          <w:iCs/>
        </w:rPr>
        <w:t>Dodajanje divjega odlagališča(F11)</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Odstavekseznama"/>
        <w:numPr>
          <w:ilvl w:val="0"/>
          <w:numId w:val="21"/>
        </w:numPr>
      </w:pPr>
      <w:r>
        <w:t>Prijava v sistem.</w:t>
      </w:r>
    </w:p>
    <w:p w14:paraId="64D164CC" w14:textId="58D9CAB4" w:rsidR="0049078B" w:rsidRDefault="0049078B" w:rsidP="0049078B">
      <w:pPr>
        <w:pStyle w:val="Odstavekseznama"/>
        <w:numPr>
          <w:ilvl w:val="0"/>
          <w:numId w:val="21"/>
        </w:numPr>
      </w:pPr>
      <w:r>
        <w:t>Klik na gumb dodaj odlagališče.</w:t>
      </w:r>
    </w:p>
    <w:p w14:paraId="380C6F30" w14:textId="4BB0A854" w:rsidR="0049078B" w:rsidRDefault="0049078B" w:rsidP="0049078B">
      <w:pPr>
        <w:pStyle w:val="Odstavekseznama"/>
        <w:numPr>
          <w:ilvl w:val="0"/>
          <w:numId w:val="21"/>
        </w:numPr>
      </w:pPr>
      <w:r>
        <w:t>Izbira lokacije odlagališča na zemljevidu ali vpis GPS koordinat v obrazec za dodajanje.</w:t>
      </w:r>
    </w:p>
    <w:p w14:paraId="6CF5FE3E" w14:textId="440928D4" w:rsidR="0049078B" w:rsidRDefault="0049078B" w:rsidP="0049078B">
      <w:pPr>
        <w:pStyle w:val="Odstavekseznama"/>
        <w:numPr>
          <w:ilvl w:val="0"/>
          <w:numId w:val="21"/>
        </w:numPr>
      </w:pPr>
      <w:r>
        <w:t>Vpis podatkov o odlagališču v obrazec, opcijsko lahko naložimo tudi slike</w:t>
      </w:r>
    </w:p>
    <w:p w14:paraId="22135443" w14:textId="705F2341" w:rsidR="0049078B" w:rsidRDefault="009C03CE" w:rsidP="0049078B">
      <w:pPr>
        <w:pStyle w:val="Odstavekseznama"/>
        <w:numPr>
          <w:ilvl w:val="0"/>
          <w:numId w:val="21"/>
        </w:numPr>
      </w:pPr>
      <w:r>
        <w:t>Klik na gumb dodaj odlagališče.</w:t>
      </w:r>
    </w:p>
    <w:p w14:paraId="15B14E05" w14:textId="7AD21328" w:rsidR="009C03CE" w:rsidRDefault="009C03CE" w:rsidP="0049078B">
      <w:pPr>
        <w:pStyle w:val="Odstavekseznama"/>
        <w:numPr>
          <w:ilvl w:val="0"/>
          <w:numId w:val="21"/>
        </w:numPr>
      </w:pPr>
      <w:r>
        <w:t>Sistem nas vrne na domačo stran.</w:t>
      </w:r>
    </w:p>
    <w:p w14:paraId="63F86AD9" w14:textId="5730722F" w:rsidR="009C03CE" w:rsidRDefault="009C03CE" w:rsidP="009C03CE">
      <w:r>
        <w:t>Alternativni tok(</w:t>
      </w:r>
      <w:proofErr w:type="spellStart"/>
      <w:r>
        <w:t>ovi</w:t>
      </w:r>
      <w:proofErr w:type="spellEnd"/>
      <w:r>
        <w:t>):</w:t>
      </w:r>
    </w:p>
    <w:p w14:paraId="118AE39B" w14:textId="77777777" w:rsidR="009C03CE" w:rsidRDefault="009C03CE" w:rsidP="009C03CE">
      <w:pPr>
        <w:pStyle w:val="Odstavekseznama"/>
        <w:numPr>
          <w:ilvl w:val="0"/>
          <w:numId w:val="22"/>
        </w:numPr>
      </w:pPr>
      <w:r>
        <w:t>Prijava v sistem.</w:t>
      </w:r>
    </w:p>
    <w:p w14:paraId="184A6995" w14:textId="77777777" w:rsidR="009C03CE" w:rsidRDefault="009C03CE" w:rsidP="009C03CE">
      <w:pPr>
        <w:pStyle w:val="Odstavekseznama"/>
        <w:numPr>
          <w:ilvl w:val="0"/>
          <w:numId w:val="22"/>
        </w:numPr>
      </w:pPr>
      <w:r>
        <w:t>Klik na gumb dodaj odlagališče.</w:t>
      </w:r>
    </w:p>
    <w:p w14:paraId="79C13C69" w14:textId="77777777" w:rsidR="009C03CE" w:rsidRDefault="009C03CE" w:rsidP="009C03CE">
      <w:pPr>
        <w:pStyle w:val="Odstavekseznama"/>
        <w:numPr>
          <w:ilvl w:val="0"/>
          <w:numId w:val="22"/>
        </w:numPr>
      </w:pPr>
      <w:r>
        <w:t>Izbira lokacije odlagališča na zemljevidu ali vpis GPS koordinat v obrazec za dodajanje.</w:t>
      </w:r>
    </w:p>
    <w:p w14:paraId="05378CB2" w14:textId="77777777" w:rsidR="009C03CE" w:rsidRDefault="009C03CE" w:rsidP="009C03CE">
      <w:pPr>
        <w:pStyle w:val="Odstavekseznama"/>
        <w:numPr>
          <w:ilvl w:val="0"/>
          <w:numId w:val="22"/>
        </w:numPr>
      </w:pPr>
      <w:r>
        <w:t>Vpis podatkov o odlagališču v obrazec, opcijsko lahko naložimo tudi slike</w:t>
      </w:r>
    </w:p>
    <w:p w14:paraId="3F1D4894" w14:textId="420EFC41" w:rsidR="009C03CE" w:rsidRDefault="009C03CE" w:rsidP="009C03CE">
      <w:pPr>
        <w:pStyle w:val="Odstavekseznama"/>
        <w:numPr>
          <w:ilvl w:val="0"/>
          <w:numId w:val="22"/>
        </w:numPr>
      </w:pPr>
      <w:r>
        <w:t>Klik na gumb prekliči.</w:t>
      </w:r>
    </w:p>
    <w:p w14:paraId="3C7362FF" w14:textId="746287C3" w:rsidR="009C03CE" w:rsidRDefault="009C03CE" w:rsidP="009C03CE">
      <w:pPr>
        <w:pStyle w:val="Odstavekseznama"/>
        <w:numPr>
          <w:ilvl w:val="0"/>
          <w:numId w:val="22"/>
        </w:numPr>
      </w:pPr>
      <w:r>
        <w:t>Sistem nas vrne na domačo stran.</w:t>
      </w:r>
    </w:p>
    <w:p w14:paraId="774DC885" w14:textId="0C59CC9E" w:rsidR="009C03CE" w:rsidRDefault="009C03CE" w:rsidP="009C03CE">
      <w:r>
        <w:lastRenderedPageBreak/>
        <w:t>Posledice – Pri osnovnem toku se v bazo podatkov doda novo divje odlagališče, pri alternativnem toku pa je proces preklican, tako da nas sistem samo vrne nazaj na domačo stran.</w:t>
      </w:r>
    </w:p>
    <w:p w14:paraId="05875EBE" w14:textId="77BF71C1" w:rsidR="009C03CE" w:rsidRDefault="009C03CE" w:rsidP="009C03CE">
      <w:r>
        <w:t xml:space="preserve">Prioriteta funkcionalnosti – </w:t>
      </w:r>
      <w:proofErr w:type="spellStart"/>
      <w:r w:rsidRPr="009C03CE">
        <w:rPr>
          <w:i/>
          <w:iCs/>
        </w:rPr>
        <w:t>Must</w:t>
      </w:r>
      <w:proofErr w:type="spellEnd"/>
      <w:r w:rsidRPr="009C03CE">
        <w:rPr>
          <w:i/>
          <w:iCs/>
        </w:rPr>
        <w:t xml:space="preserve"> </w:t>
      </w:r>
      <w:proofErr w:type="spellStart"/>
      <w:r w:rsidRPr="009C03CE">
        <w:rPr>
          <w:i/>
          <w:iCs/>
        </w:rPr>
        <w:t>have</w:t>
      </w:r>
      <w:proofErr w:type="spellEnd"/>
    </w:p>
    <w:p w14:paraId="5B2440AD" w14:textId="150BD56B" w:rsidR="009C03CE" w:rsidRDefault="004527B7" w:rsidP="009C03CE">
      <w:r>
        <w:rPr>
          <w:i/>
          <w:iCs/>
        </w:rPr>
        <w:t>Sprememba podatkov o divjem odlagališču</w:t>
      </w:r>
      <w:r w:rsidRPr="009C03CE">
        <w:rPr>
          <w:i/>
          <w:iCs/>
        </w:rPr>
        <w:t xml:space="preserve"> </w:t>
      </w:r>
      <w:r w:rsidR="009C03CE" w:rsidRPr="009C03CE">
        <w:rPr>
          <w:i/>
          <w:iCs/>
        </w:rPr>
        <w:t>(F12)</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t>Osnovni tok:</w:t>
      </w:r>
    </w:p>
    <w:p w14:paraId="49C5888C" w14:textId="022C7105" w:rsidR="004527B7" w:rsidRDefault="004527B7" w:rsidP="004527B7">
      <w:pPr>
        <w:pStyle w:val="Odstavekseznama"/>
        <w:numPr>
          <w:ilvl w:val="0"/>
          <w:numId w:val="23"/>
        </w:numPr>
      </w:pPr>
      <w:r>
        <w:t>Prijava v sistem.</w:t>
      </w:r>
    </w:p>
    <w:p w14:paraId="415E8EEC" w14:textId="38ECEC66" w:rsidR="004527B7" w:rsidRDefault="004527B7" w:rsidP="004527B7">
      <w:pPr>
        <w:pStyle w:val="Odstavekseznama"/>
        <w:numPr>
          <w:ilvl w:val="0"/>
          <w:numId w:val="23"/>
        </w:numPr>
      </w:pPr>
      <w:r>
        <w:t>Administrator izbere lokacijo na zemljevidu</w:t>
      </w:r>
      <w:r w:rsidR="0021540F">
        <w:t xml:space="preserve"> s klikom.</w:t>
      </w:r>
    </w:p>
    <w:p w14:paraId="12CC99C9" w14:textId="648DC18E" w:rsidR="004527B7" w:rsidRDefault="004527B7" w:rsidP="004527B7">
      <w:pPr>
        <w:pStyle w:val="Odstavekseznama"/>
        <w:numPr>
          <w:ilvl w:val="0"/>
          <w:numId w:val="23"/>
        </w:numPr>
      </w:pPr>
      <w:r>
        <w:t>Sistem prikaže se podatke o divjem odlagališču</w:t>
      </w:r>
    </w:p>
    <w:p w14:paraId="5910F31F" w14:textId="4F5F208A" w:rsidR="004527B7" w:rsidRDefault="004527B7" w:rsidP="004527B7">
      <w:pPr>
        <w:pStyle w:val="Odstavekseznama"/>
        <w:numPr>
          <w:ilvl w:val="0"/>
          <w:numId w:val="23"/>
        </w:numPr>
      </w:pPr>
      <w:r>
        <w:t>Administrator klikne gumb uredi.</w:t>
      </w:r>
    </w:p>
    <w:p w14:paraId="5D6105A0" w14:textId="44D54D9F" w:rsidR="004527B7" w:rsidRDefault="004527B7" w:rsidP="004527B7">
      <w:pPr>
        <w:pStyle w:val="Odstavekseznama"/>
        <w:numPr>
          <w:ilvl w:val="0"/>
          <w:numId w:val="23"/>
        </w:numPr>
      </w:pPr>
      <w:r>
        <w:t xml:space="preserve">Administrator lahko sedaj </w:t>
      </w:r>
      <w:r w:rsidR="00225A40">
        <w:t>ureja podatke o odlagališču po želji.</w:t>
      </w:r>
    </w:p>
    <w:p w14:paraId="5725AF01" w14:textId="3A6AF623" w:rsidR="00225A40" w:rsidRDefault="00225A40" w:rsidP="00225A40">
      <w:pPr>
        <w:pStyle w:val="Odstavekseznama"/>
        <w:numPr>
          <w:ilvl w:val="0"/>
          <w:numId w:val="23"/>
        </w:numPr>
      </w:pPr>
      <w:r>
        <w:t>Administrator klikne gumb posodobi podatke.</w:t>
      </w:r>
    </w:p>
    <w:p w14:paraId="7D90B1C4" w14:textId="313799AB" w:rsidR="00225A40" w:rsidRDefault="00225A40" w:rsidP="00225A40">
      <w:pPr>
        <w:pStyle w:val="Odstavekseznama"/>
        <w:numPr>
          <w:ilvl w:val="0"/>
          <w:numId w:val="23"/>
        </w:numPr>
      </w:pPr>
      <w:r>
        <w:t>Sistem vrne administratorja nazaj na domačo stran.</w:t>
      </w:r>
    </w:p>
    <w:p w14:paraId="4BD8C12E" w14:textId="77777777" w:rsidR="0023303F" w:rsidRDefault="0023303F" w:rsidP="0023303F">
      <w:r>
        <w:t>Alternativni tok(</w:t>
      </w:r>
      <w:proofErr w:type="spellStart"/>
      <w:r>
        <w:t>ovi</w:t>
      </w:r>
      <w:proofErr w:type="spellEnd"/>
      <w:r>
        <w:t>):</w:t>
      </w:r>
    </w:p>
    <w:p w14:paraId="39B9EC49" w14:textId="77777777" w:rsidR="0023303F" w:rsidRDefault="0023303F" w:rsidP="0023303F">
      <w:pPr>
        <w:pStyle w:val="Odstavekseznama"/>
        <w:numPr>
          <w:ilvl w:val="0"/>
          <w:numId w:val="32"/>
        </w:numPr>
      </w:pPr>
      <w:r>
        <w:t>Prijava v sistem.</w:t>
      </w:r>
    </w:p>
    <w:p w14:paraId="2CAA902D" w14:textId="77777777" w:rsidR="0023303F" w:rsidRDefault="0023303F" w:rsidP="0023303F">
      <w:pPr>
        <w:pStyle w:val="Odstavekseznama"/>
        <w:numPr>
          <w:ilvl w:val="0"/>
          <w:numId w:val="32"/>
        </w:numPr>
      </w:pPr>
      <w:r>
        <w:t>Administrator izbere lokacijo na zemljevidu s klikom.</w:t>
      </w:r>
    </w:p>
    <w:p w14:paraId="2669D827" w14:textId="77777777" w:rsidR="0023303F" w:rsidRDefault="0023303F" w:rsidP="0023303F">
      <w:pPr>
        <w:pStyle w:val="Odstavekseznama"/>
        <w:numPr>
          <w:ilvl w:val="0"/>
          <w:numId w:val="32"/>
        </w:numPr>
      </w:pPr>
      <w:r>
        <w:t>Sistem prikaže se podatke o divjem odlagališču</w:t>
      </w:r>
    </w:p>
    <w:p w14:paraId="459626C9" w14:textId="77777777" w:rsidR="0023303F" w:rsidRDefault="0023303F" w:rsidP="0023303F">
      <w:pPr>
        <w:pStyle w:val="Odstavekseznama"/>
        <w:numPr>
          <w:ilvl w:val="0"/>
          <w:numId w:val="32"/>
        </w:numPr>
      </w:pPr>
      <w:r>
        <w:t>Administrator klikne gumb uredi.</w:t>
      </w:r>
    </w:p>
    <w:p w14:paraId="2C5AC5F6" w14:textId="77777777" w:rsidR="0023303F" w:rsidRDefault="0023303F" w:rsidP="0023303F">
      <w:pPr>
        <w:pStyle w:val="Odstavekseznama"/>
        <w:numPr>
          <w:ilvl w:val="0"/>
          <w:numId w:val="32"/>
        </w:numPr>
      </w:pPr>
      <w:r>
        <w:t>Administrator lahko sedaj ureja podatke o odlagališču po želji.</w:t>
      </w:r>
    </w:p>
    <w:p w14:paraId="7C07C2A6" w14:textId="2E1BB940" w:rsidR="0023303F" w:rsidRDefault="0023303F" w:rsidP="0023303F">
      <w:pPr>
        <w:pStyle w:val="Odstavekseznama"/>
        <w:numPr>
          <w:ilvl w:val="0"/>
          <w:numId w:val="32"/>
        </w:numPr>
      </w:pPr>
      <w:r>
        <w:t>Administrator spremeni status odlagališča na potrjen</w:t>
      </w:r>
    </w:p>
    <w:p w14:paraId="31693926" w14:textId="77777777" w:rsidR="0023303F" w:rsidRDefault="0023303F" w:rsidP="0023303F">
      <w:pPr>
        <w:pStyle w:val="Odstavekseznama"/>
        <w:numPr>
          <w:ilvl w:val="0"/>
          <w:numId w:val="32"/>
        </w:numPr>
      </w:pPr>
      <w:r>
        <w:t>Administrator klikne gumb posodobi podatke.</w:t>
      </w:r>
    </w:p>
    <w:p w14:paraId="7590BD7A" w14:textId="6DB05FD4" w:rsidR="0023303F" w:rsidRDefault="0023303F" w:rsidP="0023303F">
      <w:pPr>
        <w:pStyle w:val="Odstavekseznama"/>
        <w:numPr>
          <w:ilvl w:val="0"/>
          <w:numId w:val="32"/>
        </w:numPr>
      </w:pPr>
      <w:r>
        <w:t>Sistem pošlje anonimno prijavo odlagališča na inšpektorat, administratorja pa vrne nazaj na domačo stran.</w:t>
      </w:r>
    </w:p>
    <w:p w14:paraId="0A74A176" w14:textId="6812F124" w:rsidR="0023303F" w:rsidRDefault="0023303F" w:rsidP="0023303F"/>
    <w:p w14:paraId="396100ED" w14:textId="77777777" w:rsidR="0023303F" w:rsidRDefault="0023303F" w:rsidP="0023303F"/>
    <w:p w14:paraId="01B5D379" w14:textId="667255C6" w:rsidR="00225A40" w:rsidRDefault="00225A40" w:rsidP="0021540F">
      <w:r>
        <w:t>Posledice – Podatki v bazi podatkov se posodobijo za tisto določeno lokacijo divjega odlagališča.</w:t>
      </w:r>
      <w:r w:rsidR="0023303F">
        <w:t xml:space="preserve"> V alternativnem toku se pošlje še anonimno prijavo divjega odlagališča na inšpektorat.</w:t>
      </w:r>
    </w:p>
    <w:p w14:paraId="19D92702" w14:textId="764DFF8C" w:rsidR="00225A40" w:rsidRDefault="00225A40" w:rsidP="0021540F">
      <w:pPr>
        <w:rPr>
          <w:i/>
          <w:iCs/>
        </w:rPr>
      </w:pPr>
      <w:r>
        <w:t xml:space="preserve">Prioriteta funkcionalnosti – </w:t>
      </w:r>
      <w:proofErr w:type="spellStart"/>
      <w:r w:rsidRPr="00225A40">
        <w:rPr>
          <w:i/>
          <w:iCs/>
        </w:rPr>
        <w:t>Must</w:t>
      </w:r>
      <w:proofErr w:type="spellEnd"/>
      <w:r w:rsidRPr="00225A40">
        <w:rPr>
          <w:i/>
          <w:iCs/>
        </w:rPr>
        <w:t xml:space="preserve"> </w:t>
      </w:r>
      <w:proofErr w:type="spellStart"/>
      <w:r w:rsidRPr="00225A40">
        <w:rPr>
          <w:i/>
          <w:iCs/>
        </w:rPr>
        <w:t>have</w:t>
      </w:r>
      <w:proofErr w:type="spellEnd"/>
    </w:p>
    <w:p w14:paraId="6314D71D" w14:textId="41E9CDE1" w:rsidR="00225A40" w:rsidRDefault="0021540F" w:rsidP="0021540F">
      <w:r>
        <w:t>I</w:t>
      </w:r>
      <w:r w:rsidR="00225A40">
        <w:t>zbris divjega odlagališča(F13) – Administrator lahko izbriše lokacijo divjega odlagališča iz baze podatkov</w:t>
      </w:r>
    </w:p>
    <w:p w14:paraId="5E7D895B" w14:textId="5792E30F" w:rsidR="0021540F" w:rsidRDefault="00225A40" w:rsidP="0021540F">
      <w:r>
        <w:lastRenderedPageBreak/>
        <w:t>Osnovni tok:</w:t>
      </w:r>
    </w:p>
    <w:p w14:paraId="31D83FF6" w14:textId="41A558FA" w:rsidR="0021540F" w:rsidRDefault="0021540F" w:rsidP="0021540F">
      <w:pPr>
        <w:pStyle w:val="Odstavekseznama"/>
        <w:numPr>
          <w:ilvl w:val="0"/>
          <w:numId w:val="25"/>
        </w:numPr>
      </w:pPr>
      <w:r>
        <w:t>Prijava v sistem</w:t>
      </w:r>
    </w:p>
    <w:p w14:paraId="369EE985" w14:textId="0A02AE08" w:rsidR="0021540F" w:rsidRDefault="0021540F" w:rsidP="0021540F">
      <w:pPr>
        <w:pStyle w:val="Odstavekseznama"/>
        <w:numPr>
          <w:ilvl w:val="0"/>
          <w:numId w:val="25"/>
        </w:numPr>
      </w:pPr>
      <w:r>
        <w:t>Administrator izbere lokacijo na zemljevidu s klikom.</w:t>
      </w:r>
    </w:p>
    <w:p w14:paraId="2608225B" w14:textId="0802F8C5" w:rsidR="0021540F" w:rsidRDefault="0021540F" w:rsidP="0021540F">
      <w:pPr>
        <w:pStyle w:val="Odstavekseznama"/>
        <w:numPr>
          <w:ilvl w:val="0"/>
          <w:numId w:val="25"/>
        </w:numPr>
      </w:pPr>
      <w:r>
        <w:t>Sistem prikaže podatke o divjem odlagališču.</w:t>
      </w:r>
    </w:p>
    <w:p w14:paraId="22D10737" w14:textId="25457F87" w:rsidR="0021540F" w:rsidRDefault="0021540F" w:rsidP="0021540F">
      <w:pPr>
        <w:pStyle w:val="Odstavekseznama"/>
        <w:numPr>
          <w:ilvl w:val="0"/>
          <w:numId w:val="25"/>
        </w:numPr>
      </w:pPr>
      <w:r>
        <w:t>Administrator klikne gumb izbriši.</w:t>
      </w:r>
    </w:p>
    <w:p w14:paraId="2D40472C" w14:textId="1C09A23D" w:rsidR="0021540F" w:rsidRDefault="0021540F" w:rsidP="0021540F">
      <w:pPr>
        <w:pStyle w:val="Odstavekseznama"/>
        <w:numPr>
          <w:ilvl w:val="0"/>
          <w:numId w:val="25"/>
        </w:numPr>
      </w:pPr>
      <w:r>
        <w:t>Sistem vpraša uporabnika, če res želi izbrisati divje odlagališče</w:t>
      </w:r>
    </w:p>
    <w:p w14:paraId="306EBEDD" w14:textId="750E487F" w:rsidR="0021540F" w:rsidRDefault="0021540F" w:rsidP="0021540F">
      <w:pPr>
        <w:pStyle w:val="Odstavekseznama"/>
        <w:numPr>
          <w:ilvl w:val="0"/>
          <w:numId w:val="25"/>
        </w:numPr>
      </w:pPr>
      <w:r>
        <w:t>Administrator klikne gumb DA.</w:t>
      </w:r>
    </w:p>
    <w:p w14:paraId="1AA16C86" w14:textId="745FF363" w:rsidR="0021540F" w:rsidRDefault="0021540F" w:rsidP="0021540F">
      <w:pPr>
        <w:pStyle w:val="Odstavekseznama"/>
        <w:numPr>
          <w:ilvl w:val="0"/>
          <w:numId w:val="25"/>
        </w:numPr>
      </w:pPr>
      <w:r>
        <w:t>Sistem vrne Administratorja na domačo stran.</w:t>
      </w:r>
    </w:p>
    <w:p w14:paraId="1951C521" w14:textId="0D99BB68" w:rsidR="0021540F" w:rsidRDefault="0021540F" w:rsidP="0021540F">
      <w:r>
        <w:t>Alternativni tok(</w:t>
      </w:r>
      <w:proofErr w:type="spellStart"/>
      <w:r>
        <w:t>ovi</w:t>
      </w:r>
      <w:proofErr w:type="spellEnd"/>
      <w:r>
        <w:t>):</w:t>
      </w:r>
    </w:p>
    <w:p w14:paraId="6F03B65A" w14:textId="77777777" w:rsidR="0021540F" w:rsidRDefault="0021540F" w:rsidP="0021540F">
      <w:pPr>
        <w:pStyle w:val="Odstavekseznama"/>
        <w:numPr>
          <w:ilvl w:val="0"/>
          <w:numId w:val="26"/>
        </w:numPr>
      </w:pPr>
      <w:r>
        <w:t>Prijava v sistem</w:t>
      </w:r>
    </w:p>
    <w:p w14:paraId="7C77889D" w14:textId="77777777" w:rsidR="0021540F" w:rsidRDefault="0021540F" w:rsidP="0021540F">
      <w:pPr>
        <w:pStyle w:val="Odstavekseznama"/>
        <w:numPr>
          <w:ilvl w:val="0"/>
          <w:numId w:val="26"/>
        </w:numPr>
      </w:pPr>
      <w:r>
        <w:t>Administrator izbere lokacijo na zemljevidu s klikom.</w:t>
      </w:r>
    </w:p>
    <w:p w14:paraId="10C0DADC" w14:textId="728F8C36" w:rsidR="0021540F" w:rsidRDefault="0021540F" w:rsidP="0021540F">
      <w:pPr>
        <w:pStyle w:val="Odstavekseznama"/>
        <w:numPr>
          <w:ilvl w:val="0"/>
          <w:numId w:val="26"/>
        </w:numPr>
      </w:pPr>
      <w:r>
        <w:t>Sistem prikaže podatke o divjem odlagališču.</w:t>
      </w:r>
    </w:p>
    <w:p w14:paraId="5198EC15" w14:textId="77777777" w:rsidR="0021540F" w:rsidRDefault="0021540F" w:rsidP="0021540F">
      <w:pPr>
        <w:pStyle w:val="Odstavekseznama"/>
        <w:numPr>
          <w:ilvl w:val="0"/>
          <w:numId w:val="26"/>
        </w:numPr>
      </w:pPr>
      <w:r>
        <w:t>Administrator klikne gumb izbriši.</w:t>
      </w:r>
    </w:p>
    <w:p w14:paraId="72A5CA60" w14:textId="041D493E" w:rsidR="0021540F" w:rsidRDefault="0021540F" w:rsidP="0021540F">
      <w:pPr>
        <w:pStyle w:val="Odstavekseznama"/>
        <w:numPr>
          <w:ilvl w:val="0"/>
          <w:numId w:val="26"/>
        </w:numPr>
      </w:pPr>
      <w:r>
        <w:t>Sistem vpraša uporabnika, če res želi izbrisati divje odlagališče.</w:t>
      </w:r>
    </w:p>
    <w:p w14:paraId="5D51C287" w14:textId="158E0332" w:rsidR="0021540F" w:rsidRDefault="0021540F" w:rsidP="0021540F">
      <w:pPr>
        <w:pStyle w:val="Odstavekseznama"/>
        <w:numPr>
          <w:ilvl w:val="0"/>
          <w:numId w:val="26"/>
        </w:numPr>
      </w:pPr>
      <w:r>
        <w:t>Administrator klikne gumb Ne.</w:t>
      </w:r>
    </w:p>
    <w:p w14:paraId="24A0A669" w14:textId="1DB9266C" w:rsidR="0021540F" w:rsidRDefault="0021540F" w:rsidP="0021540F">
      <w:pPr>
        <w:pStyle w:val="Odstavekseznama"/>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pPr>
        <w:rPr>
          <w:i/>
          <w:iCs/>
        </w:rPr>
      </w:pPr>
      <w:r>
        <w:t>Prio</w:t>
      </w:r>
      <w:r w:rsidR="001D45AC">
        <w:t xml:space="preserve">riteta funkcionalnosti – </w:t>
      </w:r>
      <w:proofErr w:type="spellStart"/>
      <w:r w:rsidR="001D45AC" w:rsidRPr="001D45AC">
        <w:rPr>
          <w:i/>
          <w:iCs/>
        </w:rPr>
        <w:t>Should</w:t>
      </w:r>
      <w:proofErr w:type="spellEnd"/>
      <w:r w:rsidR="001D45AC" w:rsidRPr="001D45AC">
        <w:rPr>
          <w:i/>
          <w:iCs/>
        </w:rPr>
        <w:t xml:space="preserve"> </w:t>
      </w:r>
      <w:proofErr w:type="spellStart"/>
      <w:r w:rsidR="001D45AC" w:rsidRPr="001D45AC">
        <w:rPr>
          <w:i/>
          <w:iCs/>
        </w:rPr>
        <w:t>have</w:t>
      </w:r>
      <w:proofErr w:type="spellEnd"/>
    </w:p>
    <w:p w14:paraId="560AFCC0" w14:textId="28E249C5" w:rsidR="00E070E2" w:rsidRDefault="00E070E2" w:rsidP="008541CC">
      <w:r>
        <w:t xml:space="preserve">Sprememba </w:t>
      </w:r>
      <w:proofErr w:type="spellStart"/>
      <w:r>
        <w:t>pozabljenjega</w:t>
      </w:r>
      <w:proofErr w:type="spellEnd"/>
      <w:r>
        <w:t xml:space="preserve"> gesla(F14) – Registriran uporabnik ali administrator lahko pozabijo geslo, ta </w:t>
      </w:r>
      <w:proofErr w:type="spellStart"/>
      <w:r>
        <w:t>fukncionalnost</w:t>
      </w:r>
      <w:proofErr w:type="spellEnd"/>
      <w:r>
        <w:t xml:space="preserve"> jim omogoči spremeniti geslo.</w:t>
      </w:r>
    </w:p>
    <w:p w14:paraId="5FF82BD2" w14:textId="378628D0" w:rsidR="00E070E2" w:rsidRDefault="00E070E2" w:rsidP="008541CC">
      <w:r>
        <w:t>Osnovni tok:</w:t>
      </w:r>
    </w:p>
    <w:p w14:paraId="2A9B7CB4" w14:textId="77777777" w:rsidR="00E070E2" w:rsidRDefault="00E070E2" w:rsidP="00E070E2">
      <w:pPr>
        <w:pStyle w:val="Odstavekseznama"/>
        <w:numPr>
          <w:ilvl w:val="0"/>
          <w:numId w:val="31"/>
        </w:numPr>
      </w:pPr>
      <w:r>
        <w:t>Administrator ali registriran uporabnik klikne gumb Prijava.</w:t>
      </w:r>
    </w:p>
    <w:p w14:paraId="2A0BD3B1" w14:textId="77777777" w:rsidR="00E070E2" w:rsidRDefault="00E070E2" w:rsidP="00E070E2">
      <w:pPr>
        <w:pStyle w:val="Odstavekseznama"/>
        <w:numPr>
          <w:ilvl w:val="0"/>
          <w:numId w:val="31"/>
        </w:numPr>
      </w:pPr>
      <w:r>
        <w:t>Sistem prikaže vnosna polja, ki jih administrator ali registriran uporabnik izpolni.</w:t>
      </w:r>
    </w:p>
    <w:p w14:paraId="4704F78C" w14:textId="67E131BA" w:rsidR="00E070E2" w:rsidRDefault="00E070E2" w:rsidP="00E070E2">
      <w:pPr>
        <w:pStyle w:val="Odstavekseznama"/>
        <w:numPr>
          <w:ilvl w:val="0"/>
          <w:numId w:val="31"/>
        </w:numPr>
      </w:pPr>
      <w:r>
        <w:t>Administrator ali registriran uporabnik klikne gumb pozabljeno geslo</w:t>
      </w:r>
      <w:r w:rsidR="00C60728">
        <w:t>.</w:t>
      </w:r>
    </w:p>
    <w:p w14:paraId="11AA7330" w14:textId="014FA7B3" w:rsidR="00E070E2" w:rsidRDefault="00E070E2" w:rsidP="00E070E2">
      <w:pPr>
        <w:pStyle w:val="Odstavekseznama"/>
        <w:numPr>
          <w:ilvl w:val="0"/>
          <w:numId w:val="31"/>
        </w:numPr>
      </w:pPr>
      <w:r>
        <w:t>Sistem prikaže vnosno polje za elektronski naslov</w:t>
      </w:r>
      <w:r w:rsidR="00C60728">
        <w:t>.</w:t>
      </w:r>
    </w:p>
    <w:p w14:paraId="6DCD0EED" w14:textId="5A797A24" w:rsidR="00E070E2" w:rsidRDefault="00E070E2" w:rsidP="00E070E2">
      <w:pPr>
        <w:pStyle w:val="Odstavekseznama"/>
        <w:numPr>
          <w:ilvl w:val="0"/>
          <w:numId w:val="31"/>
        </w:numPr>
      </w:pPr>
      <w:r>
        <w:t xml:space="preserve">Administrator ali registriran uporabnik vnese elektronski naslov in pritisne gumb </w:t>
      </w:r>
      <w:proofErr w:type="spellStart"/>
      <w:r>
        <w:t>restiraj</w:t>
      </w:r>
      <w:proofErr w:type="spellEnd"/>
      <w:r>
        <w:t xml:space="preserve"> geslo</w:t>
      </w:r>
      <w:r w:rsidR="00C60728">
        <w:t>.</w:t>
      </w:r>
    </w:p>
    <w:p w14:paraId="537E0DB9" w14:textId="3A83F630" w:rsidR="00E070E2" w:rsidRDefault="00E070E2" w:rsidP="00E070E2">
      <w:pPr>
        <w:pStyle w:val="Odstavekseznama"/>
        <w:numPr>
          <w:ilvl w:val="0"/>
          <w:numId w:val="31"/>
        </w:numPr>
      </w:pPr>
      <w:r>
        <w:t xml:space="preserve">Administrator ali registriran uporabnik na elektronski naslov dobi link </w:t>
      </w:r>
    </w:p>
    <w:p w14:paraId="4FA98F0E" w14:textId="6B84A34C" w:rsidR="00E070E2" w:rsidRDefault="00E070E2" w:rsidP="00E070E2">
      <w:pPr>
        <w:pStyle w:val="Odstavekseznama"/>
        <w:numPr>
          <w:ilvl w:val="0"/>
          <w:numId w:val="31"/>
        </w:numPr>
      </w:pPr>
      <w:r>
        <w:t xml:space="preserve">Administrator ali registriran uporabnik </w:t>
      </w:r>
      <w:proofErr w:type="spellStart"/>
      <w:r>
        <w:t>kilkne</w:t>
      </w:r>
      <w:proofErr w:type="spellEnd"/>
      <w:r>
        <w:t xml:space="preserve"> ta link</w:t>
      </w:r>
      <w:r w:rsidR="00C60728">
        <w:t>.</w:t>
      </w:r>
    </w:p>
    <w:p w14:paraId="4B6C3840" w14:textId="53B1EAAC" w:rsidR="00E070E2" w:rsidRDefault="00E070E2" w:rsidP="00E070E2">
      <w:pPr>
        <w:pStyle w:val="Odstavekseznama"/>
        <w:numPr>
          <w:ilvl w:val="0"/>
          <w:numId w:val="31"/>
        </w:numPr>
      </w:pPr>
      <w:r>
        <w:t xml:space="preserve">Administrator ali registriran uporabnik sta </w:t>
      </w:r>
      <w:proofErr w:type="spellStart"/>
      <w:r>
        <w:t>preusmerjna</w:t>
      </w:r>
      <w:proofErr w:type="spellEnd"/>
      <w:r>
        <w:t xml:space="preserve"> na spletno stran, kjer lahko vnese novo geslo</w:t>
      </w:r>
      <w:r w:rsidR="00C60728">
        <w:t>.</w:t>
      </w:r>
      <w:r>
        <w:t xml:space="preserve"> </w:t>
      </w:r>
    </w:p>
    <w:p w14:paraId="2405C37D" w14:textId="1AF18034" w:rsidR="00E070E2" w:rsidRDefault="00E070E2" w:rsidP="00E070E2">
      <w:pPr>
        <w:pStyle w:val="Odstavekseznama"/>
        <w:numPr>
          <w:ilvl w:val="0"/>
          <w:numId w:val="31"/>
        </w:numPr>
      </w:pPr>
      <w:r>
        <w:t xml:space="preserve">Po vnosu  novega gesla v </w:t>
      </w:r>
      <w:r w:rsidR="00C60728">
        <w:t xml:space="preserve">besedilno polje, </w:t>
      </w:r>
      <w:proofErr w:type="spellStart"/>
      <w:r w:rsidR="00C60728">
        <w:t>Adimistrator</w:t>
      </w:r>
      <w:proofErr w:type="spellEnd"/>
      <w:r w:rsidR="00C60728">
        <w:t xml:space="preserve"> ali uporabnik klikne </w:t>
      </w:r>
      <w:proofErr w:type="spellStart"/>
      <w:r w:rsidR="00C60728">
        <w:t>vredu</w:t>
      </w:r>
      <w:proofErr w:type="spellEnd"/>
      <w:r w:rsidR="00C60728">
        <w:t>.</w:t>
      </w:r>
    </w:p>
    <w:p w14:paraId="71ED9055" w14:textId="453D9326" w:rsidR="00C60728" w:rsidRDefault="00C60728" w:rsidP="00E070E2">
      <w:pPr>
        <w:pStyle w:val="Odstavekseznama"/>
        <w:numPr>
          <w:ilvl w:val="0"/>
          <w:numId w:val="31"/>
        </w:numPr>
      </w:pPr>
      <w:r>
        <w:t>Sistem prikaže domačo stran.</w:t>
      </w:r>
    </w:p>
    <w:p w14:paraId="312FB7F1" w14:textId="6A243A4B" w:rsidR="00C60728" w:rsidRDefault="00C60728" w:rsidP="00C60728">
      <w:proofErr w:type="spellStart"/>
      <w:r>
        <w:lastRenderedPageBreak/>
        <w:t>Poseldice</w:t>
      </w:r>
      <w:proofErr w:type="spellEnd"/>
      <w:r>
        <w:t xml:space="preserve"> – Administrator ali registriran uporabnik spremenita svoje pozabljeno geslo.</w:t>
      </w:r>
    </w:p>
    <w:p w14:paraId="7CE98EC7" w14:textId="086238A0" w:rsidR="00E070E2" w:rsidRPr="00C60728" w:rsidRDefault="00C60728" w:rsidP="008541CC">
      <w:pPr>
        <w:rPr>
          <w:i/>
          <w:iCs/>
        </w:rPr>
      </w:pPr>
      <w:r>
        <w:t xml:space="preserve">Prioriteta funkcionalnosti – </w:t>
      </w:r>
      <w:proofErr w:type="spellStart"/>
      <w:r>
        <w:rPr>
          <w:i/>
          <w:iCs/>
        </w:rPr>
        <w:t>Could</w:t>
      </w:r>
      <w:proofErr w:type="spellEnd"/>
      <w:r w:rsidRPr="001D45AC">
        <w:rPr>
          <w:i/>
          <w:iCs/>
        </w:rPr>
        <w:t xml:space="preserve"> </w:t>
      </w:r>
      <w:proofErr w:type="spellStart"/>
      <w:r w:rsidRPr="001D45AC">
        <w:rPr>
          <w:i/>
          <w:iCs/>
        </w:rPr>
        <w:t>have</w:t>
      </w:r>
      <w:proofErr w:type="spellEnd"/>
    </w:p>
    <w:p w14:paraId="7474ADCC" w14:textId="3CA11B74" w:rsidR="001D45AC" w:rsidRDefault="001D45AC" w:rsidP="001D45AC">
      <w:pPr>
        <w:pStyle w:val="Naslov2"/>
      </w:pPr>
      <w:bookmarkStart w:id="14" w:name="_Toc138167566"/>
      <w:r>
        <w:t>4.3 NEFUNKCIONALNE ZAHTEVE</w:t>
      </w:r>
      <w:bookmarkEnd w:id="14"/>
    </w:p>
    <w:p w14:paraId="2362A517" w14:textId="4CAD00F0" w:rsidR="001D45AC" w:rsidRDefault="001D45AC" w:rsidP="001D45AC">
      <w:r>
        <w:t>Zahteve izdelka:</w:t>
      </w:r>
    </w:p>
    <w:p w14:paraId="3A5B1183" w14:textId="71EB986D" w:rsidR="001D45AC" w:rsidRDefault="001D45AC" w:rsidP="001D45AC">
      <w:pPr>
        <w:pStyle w:val="Odstavekseznama"/>
        <w:numPr>
          <w:ilvl w:val="0"/>
          <w:numId w:val="27"/>
        </w:numPr>
      </w:pPr>
      <w:r>
        <w:t>Sistem mora biti dosegljiv na javno dostopnem spletnem naslovu.</w:t>
      </w:r>
    </w:p>
    <w:p w14:paraId="52BBA581" w14:textId="21FC94F7" w:rsidR="001D45AC" w:rsidRDefault="001D45AC" w:rsidP="001D45AC">
      <w:pPr>
        <w:pStyle w:val="Odstavekseznama"/>
        <w:numPr>
          <w:ilvl w:val="0"/>
          <w:numId w:val="27"/>
        </w:numPr>
      </w:pPr>
      <w:r>
        <w:t>Sistem mora na vsako poizvedo odgovoriti v največ 2s.</w:t>
      </w:r>
    </w:p>
    <w:p w14:paraId="03C93AAE" w14:textId="77777777" w:rsidR="001D45AC" w:rsidRDefault="001D45AC" w:rsidP="001D45AC">
      <w:pPr>
        <w:pStyle w:val="Odstavekseznama"/>
        <w:numPr>
          <w:ilvl w:val="0"/>
          <w:numId w:val="27"/>
        </w:numPr>
      </w:pPr>
      <w:r>
        <w:t>Sistem mora biti na voljo najmanj 99,9 odstotkov časa.</w:t>
      </w:r>
    </w:p>
    <w:p w14:paraId="59DCDF81" w14:textId="77777777" w:rsidR="001D45AC" w:rsidRDefault="001D45AC" w:rsidP="001D45AC">
      <w:pPr>
        <w:pStyle w:val="Odstavekseznama"/>
        <w:numPr>
          <w:ilvl w:val="0"/>
          <w:numId w:val="27"/>
        </w:numPr>
      </w:pPr>
      <w:r>
        <w:t>Sistem mora biti zmožen streči najmanj 1000 hkratnim uporabnikom.</w:t>
      </w:r>
    </w:p>
    <w:p w14:paraId="09773DD8" w14:textId="76437F7C" w:rsidR="001D45AC" w:rsidRDefault="001D45AC" w:rsidP="001D45AC">
      <w:pPr>
        <w:pStyle w:val="Odstavekseznama"/>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Odstavekseznama"/>
      </w:pPr>
    </w:p>
    <w:p w14:paraId="37C54C9E" w14:textId="29DE8B60" w:rsidR="001D45AC" w:rsidRDefault="001D45AC" w:rsidP="001D45AC">
      <w:r>
        <w:t>Organizacijske zahteve:</w:t>
      </w:r>
    </w:p>
    <w:p w14:paraId="502D9AB6" w14:textId="7207D1AE" w:rsidR="001D45AC" w:rsidRDefault="001D45AC" w:rsidP="001D45AC">
      <w:pPr>
        <w:pStyle w:val="Odstavekseznama"/>
        <w:numPr>
          <w:ilvl w:val="0"/>
          <w:numId w:val="28"/>
        </w:numPr>
      </w:pPr>
      <w:r>
        <w:t>Transakcijska podatkovna baza naj uporablja jezik SQL.</w:t>
      </w:r>
    </w:p>
    <w:p w14:paraId="734325A3" w14:textId="3103E225" w:rsidR="001D45AC" w:rsidRDefault="001D45AC" w:rsidP="001D45AC">
      <w:pPr>
        <w:pStyle w:val="Odstavekseznama"/>
        <w:numPr>
          <w:ilvl w:val="0"/>
          <w:numId w:val="28"/>
        </w:numPr>
      </w:pPr>
      <w:r>
        <w:t xml:space="preserve">Spletna aplikacija mora do podatkov iz baze dostopati preko REST </w:t>
      </w:r>
      <w:proofErr w:type="spellStart"/>
      <w:r>
        <w:t>Api</w:t>
      </w:r>
      <w:proofErr w:type="spellEnd"/>
      <w:r>
        <w:t>-ja.</w:t>
      </w:r>
    </w:p>
    <w:p w14:paraId="2040E625" w14:textId="6C994504" w:rsidR="001D45AC" w:rsidRDefault="001D45AC" w:rsidP="001D45AC">
      <w:r>
        <w:t>Zunanje zahteve:</w:t>
      </w:r>
    </w:p>
    <w:p w14:paraId="5BDCE05D" w14:textId="76269BE1" w:rsidR="001D45AC" w:rsidRPr="001D45AC" w:rsidRDefault="001D45AC" w:rsidP="001D45AC">
      <w:pPr>
        <w:pStyle w:val="Odstavekseznama"/>
        <w:numPr>
          <w:ilvl w:val="0"/>
          <w:numId w:val="29"/>
        </w:numPr>
      </w:pPr>
      <w:r w:rsidRPr="001D45AC">
        <w:t xml:space="preserve">Sistem mora delati na brskalnikih: </w:t>
      </w:r>
      <w:r>
        <w:t xml:space="preserve">Google </w:t>
      </w:r>
      <w:proofErr w:type="spellStart"/>
      <w:r>
        <w:t>c</w:t>
      </w:r>
      <w:r w:rsidRPr="001D45AC">
        <w:t>hrome</w:t>
      </w:r>
      <w:proofErr w:type="spellEnd"/>
      <w:r w:rsidRPr="001D45AC">
        <w:t>, Opera, Firefox</w:t>
      </w:r>
      <w:r w:rsidR="00492E96">
        <w:t>.</w:t>
      </w:r>
    </w:p>
    <w:p w14:paraId="42370943" w14:textId="68C8D60E" w:rsidR="00492E96" w:rsidRDefault="00492E96" w:rsidP="00492E96">
      <w:pPr>
        <w:pStyle w:val="Naslov2"/>
      </w:pPr>
      <w:bookmarkStart w:id="15" w:name="_Toc138167567"/>
      <w:r>
        <w:t>4.4 SLOVAR POJMOV</w:t>
      </w:r>
      <w:bookmarkEnd w:id="15"/>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proofErr w:type="spellStart"/>
      <w:r w:rsidRPr="00462621">
        <w:t>reCAPTCHA</w:t>
      </w:r>
      <w:proofErr w:type="spellEnd"/>
      <w:r w:rsidRPr="00462621">
        <w:t xml:space="preserve"> - Googlova brezplačna storitev, ki pomaga zaščititi spletna meta pred neželeno pošto in zlorabo.</w:t>
      </w:r>
    </w:p>
    <w:p w14:paraId="2520E0BB" w14:textId="0EAF1EB9" w:rsidR="00462621" w:rsidRDefault="00462621" w:rsidP="003D705F">
      <w:r w:rsidRPr="00462621">
        <w:t xml:space="preserve">GPS - Global </w:t>
      </w:r>
      <w:proofErr w:type="spellStart"/>
      <w:r w:rsidRPr="00462621">
        <w:t>Positioning</w:t>
      </w:r>
      <w:proofErr w:type="spellEnd"/>
      <w:r w:rsidRPr="00462621">
        <w:t xml:space="preserve"> </w:t>
      </w:r>
      <w:proofErr w:type="spellStart"/>
      <w:r w:rsidRPr="00462621">
        <w:t>System</w:t>
      </w:r>
      <w:proofErr w:type="spellEnd"/>
      <w:r w:rsidRPr="00462621">
        <w:t xml:space="preserve">(sistem globalnega </w:t>
      </w:r>
      <w:proofErr w:type="spellStart"/>
      <w:r w:rsidRPr="00462621">
        <w:t>pozicioniranja</w:t>
      </w:r>
      <w:proofErr w:type="spellEnd"/>
      <w:r w:rsidRPr="00462621">
        <w:t>)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4F58B63B" w:rsidR="00462621" w:rsidRDefault="00462621" w:rsidP="003D705F">
      <w:r w:rsidRPr="00462621">
        <w:lastRenderedPageBreak/>
        <w:t xml:space="preserve">Administrator - </w:t>
      </w:r>
      <w:proofErr w:type="spellStart"/>
      <w:r w:rsidRPr="00462621">
        <w:t>srbnik</w:t>
      </w:r>
      <w:proofErr w:type="spellEnd"/>
      <w:r w:rsidRPr="00462621">
        <w:t xml:space="preserve"> sistema, ki lahko dodeluje </w:t>
      </w:r>
      <w:proofErr w:type="spellStart"/>
      <w:r w:rsidRPr="00462621">
        <w:t>moderatorske</w:t>
      </w:r>
      <w:proofErr w:type="spellEnd"/>
      <w:r w:rsidRPr="00462621">
        <w:t xml:space="preserve"> pravice in </w:t>
      </w:r>
      <w:proofErr w:type="spellStart"/>
      <w:r w:rsidRPr="00462621">
        <w:t>odzvame</w:t>
      </w:r>
      <w:proofErr w:type="spellEnd"/>
      <w:r w:rsidRPr="00462621">
        <w:t xml:space="preserve"> dostop uporabniku.</w:t>
      </w:r>
    </w:p>
    <w:p w14:paraId="3EF025DA" w14:textId="54F454DC" w:rsidR="00462621" w:rsidRDefault="00462621" w:rsidP="003D705F">
      <w:r w:rsidRPr="00462621">
        <w:t>Odzivni čas - čas od začetka akcije do prikaza nekih rezultatov.</w:t>
      </w:r>
    </w:p>
    <w:p w14:paraId="2AD02F0B" w14:textId="43B1D782" w:rsidR="004B63B2" w:rsidRDefault="004B63B2" w:rsidP="003D705F">
      <w:proofErr w:type="spellStart"/>
      <w:r>
        <w:t>Spam</w:t>
      </w:r>
      <w:proofErr w:type="spellEnd"/>
      <w:r>
        <w:t xml:space="preserve"> – Pošiljanje velikega števila ukazov na spletni strani s pomočjo avtomatskih sistemov.</w:t>
      </w:r>
    </w:p>
    <w:p w14:paraId="4C932CB9" w14:textId="693F8FA4" w:rsidR="00437343" w:rsidRDefault="00437343">
      <w:pPr>
        <w:spacing w:after="160" w:line="259" w:lineRule="auto"/>
        <w:jc w:val="left"/>
      </w:pPr>
      <w:r>
        <w:br w:type="page"/>
      </w:r>
    </w:p>
    <w:p w14:paraId="26FB1A99" w14:textId="0A382558" w:rsidR="00476121" w:rsidRPr="00476121" w:rsidRDefault="00437343" w:rsidP="00476121">
      <w:pPr>
        <w:pStyle w:val="Naslov2"/>
      </w:pPr>
      <w:bookmarkStart w:id="16" w:name="_Toc138167568"/>
      <w:r>
        <w:lastRenderedPageBreak/>
        <w:t>4.5 DIAGRAM PRIMEROV UPORABE</w:t>
      </w:r>
      <w:bookmarkEnd w:id="16"/>
    </w:p>
    <w:p w14:paraId="00BEDA13" w14:textId="1EACBA00" w:rsidR="00476121" w:rsidRPr="001B6954" w:rsidRDefault="00476121" w:rsidP="00476121">
      <w:pPr>
        <w:pStyle w:val="Napis"/>
        <w:keepNext/>
        <w:jc w:val="center"/>
        <w:rPr>
          <w:b/>
          <w:bCs/>
          <w:i w:val="0"/>
          <w:iCs w:val="0"/>
          <w:sz w:val="22"/>
          <w:szCs w:val="22"/>
        </w:rPr>
      </w:pPr>
      <w:bookmarkStart w:id="17" w:name="_Toc138167574"/>
      <w:r w:rsidRPr="001B6954">
        <w:rPr>
          <w:b/>
          <w:bCs/>
          <w:i w:val="0"/>
          <w:iCs w:val="0"/>
          <w:sz w:val="22"/>
          <w:szCs w:val="22"/>
        </w:rPr>
        <w:t xml:space="preserve">Slika </w:t>
      </w:r>
      <w:r w:rsidR="00E5492D">
        <w:rPr>
          <w:b/>
          <w:bCs/>
          <w:i w:val="0"/>
          <w:iCs w:val="0"/>
          <w:sz w:val="22"/>
          <w:szCs w:val="22"/>
        </w:rPr>
        <w:fldChar w:fldCharType="begin"/>
      </w:r>
      <w:r w:rsidR="00E5492D">
        <w:rPr>
          <w:b/>
          <w:bCs/>
          <w:i w:val="0"/>
          <w:iCs w:val="0"/>
          <w:sz w:val="22"/>
          <w:szCs w:val="22"/>
        </w:rPr>
        <w:instrText xml:space="preserve"> SEQ Slika \* ARABIC </w:instrText>
      </w:r>
      <w:r w:rsidR="00E5492D">
        <w:rPr>
          <w:b/>
          <w:bCs/>
          <w:i w:val="0"/>
          <w:iCs w:val="0"/>
          <w:sz w:val="22"/>
          <w:szCs w:val="22"/>
        </w:rPr>
        <w:fldChar w:fldCharType="separate"/>
      </w:r>
      <w:r w:rsidR="00E5492D">
        <w:rPr>
          <w:b/>
          <w:bCs/>
          <w:i w:val="0"/>
          <w:iCs w:val="0"/>
          <w:noProof/>
          <w:sz w:val="22"/>
          <w:szCs w:val="22"/>
        </w:rPr>
        <w:t>1</w:t>
      </w:r>
      <w:r w:rsidR="00E5492D">
        <w:rPr>
          <w:b/>
          <w:bCs/>
          <w:i w:val="0"/>
          <w:iCs w:val="0"/>
          <w:sz w:val="22"/>
          <w:szCs w:val="22"/>
        </w:rPr>
        <w:fldChar w:fldCharType="end"/>
      </w:r>
      <w:r w:rsidRPr="001B6954">
        <w:rPr>
          <w:b/>
          <w:bCs/>
          <w:i w:val="0"/>
          <w:iCs w:val="0"/>
          <w:sz w:val="22"/>
          <w:szCs w:val="22"/>
        </w:rPr>
        <w:t>: UML diagram za aplikacijo</w:t>
      </w:r>
      <w:bookmarkEnd w:id="17"/>
    </w:p>
    <w:p w14:paraId="1C898953" w14:textId="5AC4D5B0" w:rsidR="00437343" w:rsidRPr="00437343" w:rsidRDefault="00437343" w:rsidP="001B6954">
      <w:pPr>
        <w:jc w:val="center"/>
      </w:pPr>
      <w:r>
        <w:rPr>
          <w:noProof/>
        </w:rPr>
        <w:drawing>
          <wp:inline distT="0" distB="0" distL="0" distR="0" wp14:anchorId="4C46B573" wp14:editId="2E620F47">
            <wp:extent cx="6231053" cy="8067675"/>
            <wp:effectExtent l="0" t="0" r="0" b="0"/>
            <wp:docPr id="32728540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285402" name="Picture 1" descr="A picture containing text, screenshot, diagram, l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257081" cy="8101375"/>
                    </a:xfrm>
                    <a:prstGeom prst="rect">
                      <a:avLst/>
                    </a:prstGeom>
                  </pic:spPr>
                </pic:pic>
              </a:graphicData>
            </a:graphic>
          </wp:inline>
        </w:drawing>
      </w:r>
    </w:p>
    <w:p w14:paraId="22612D9D" w14:textId="1F75CF97" w:rsidR="00241E61" w:rsidRPr="003D705F" w:rsidRDefault="007635C1" w:rsidP="003D705F">
      <w:r>
        <w:lastRenderedPageBreak/>
        <w:t xml:space="preserve">Diagram primerov uporabe nam prikazuje vse prej naštete funkcionalnosti, in kdo jih lahko uporablja. Na levi strani vidimo vloge uporabnikov, na desni strani pa </w:t>
      </w:r>
      <w:proofErr w:type="spellStart"/>
      <w:r>
        <w:t>zo</w:t>
      </w:r>
      <w:proofErr w:type="spellEnd"/>
      <w:r>
        <w:t xml:space="preserve"> zunanji sistemi, s katerimi komunicira aplikacija.</w:t>
      </w:r>
      <w:r w:rsidR="00241E61">
        <w:t xml:space="preserve"> UML diagram je bil izdelan s pomočjo programske opreme </w:t>
      </w:r>
      <w:proofErr w:type="spellStart"/>
      <w:r w:rsidR="00241E61">
        <w:t>PowerDesigner</w:t>
      </w:r>
      <w:proofErr w:type="spellEnd"/>
      <w:r w:rsidR="00241E61">
        <w:t>.</w:t>
      </w:r>
    </w:p>
    <w:p w14:paraId="1E44D925" w14:textId="5200AED6" w:rsidR="00441578" w:rsidRDefault="003E7495" w:rsidP="003E7495">
      <w:pPr>
        <w:pStyle w:val="Naslov2"/>
      </w:pPr>
      <w:bookmarkStart w:id="18" w:name="_Toc138167569"/>
      <w:r>
        <w:t>4.</w:t>
      </w:r>
      <w:r w:rsidR="00437343">
        <w:t>6</w:t>
      </w:r>
      <w:r w:rsidR="00EB65F7">
        <w:t xml:space="preserve"> </w:t>
      </w:r>
      <w:r>
        <w:t>OPIS VMESNIK</w:t>
      </w:r>
      <w:r w:rsidR="00437343">
        <w:t>OV</w:t>
      </w:r>
      <w:bookmarkEnd w:id="18"/>
    </w:p>
    <w:p w14:paraId="01AF878A" w14:textId="63C8634E" w:rsidR="003E7495" w:rsidRDefault="003E7495" w:rsidP="003E7495">
      <w:pPr>
        <w:pStyle w:val="Naslov1"/>
      </w:pPr>
      <w:bookmarkStart w:id="19" w:name="_Toc138167570"/>
      <w:r>
        <w:t>5 ZASNOVA INFORMACIJSKE REŠITVE ZA PROCES PRIJAVE DIVJEGA ODLAGALIŠČA</w:t>
      </w:r>
      <w:bookmarkEnd w:id="19"/>
      <w:r>
        <w:t xml:space="preserve"> </w:t>
      </w:r>
    </w:p>
    <w:p w14:paraId="1249E6E8" w14:textId="540B4BD5" w:rsidR="0023303F" w:rsidRDefault="0023303F" w:rsidP="0023303F">
      <w:r>
        <w:t xml:space="preserve">V tem poglavju bo procesni model, ki nam prikazuje celotni potek prijave divjega odlagališča v novem sistemu in </w:t>
      </w:r>
      <w:r w:rsidR="00EB65F7">
        <w:t xml:space="preserve">obrazložitev izbire orodij, jezikov in sistemov za izdelavo </w:t>
      </w:r>
      <w:r w:rsidR="00A9504B">
        <w:t>informacijske</w:t>
      </w:r>
      <w:r w:rsidR="00EB65F7">
        <w:t xml:space="preserve"> rešitve</w:t>
      </w:r>
    </w:p>
    <w:p w14:paraId="4078AF67" w14:textId="160957DA" w:rsidR="003E7495" w:rsidRDefault="00117FA7" w:rsidP="00117FA7">
      <w:pPr>
        <w:pStyle w:val="Naslov2"/>
        <w:rPr>
          <w:bCs/>
        </w:rPr>
      </w:pPr>
      <w:bookmarkStart w:id="20" w:name="_Toc138167571"/>
      <w:r w:rsidRPr="00117FA7">
        <w:rPr>
          <w:bCs/>
        </w:rPr>
        <w:t>5.1</w:t>
      </w:r>
      <w:r w:rsidR="00EB65F7">
        <w:rPr>
          <w:bCs/>
        </w:rPr>
        <w:t xml:space="preserve"> </w:t>
      </w:r>
      <w:r w:rsidRPr="00117FA7">
        <w:rPr>
          <w:bCs/>
        </w:rPr>
        <w:t>PROCESNI MODEL PRIJAVE DIVJEGA ODLAGALIŠČA V NOVEM SISTEMU</w:t>
      </w:r>
      <w:bookmarkEnd w:id="20"/>
    </w:p>
    <w:p w14:paraId="4CD5D435" w14:textId="1673F144" w:rsidR="00FD03B2" w:rsidRDefault="00FD03B2" w:rsidP="00117FA7">
      <w:r w:rsidRPr="00FD03B2">
        <w:t xml:space="preserve">Procesni model je ustvarjen z uporabo programa </w:t>
      </w:r>
      <w:proofErr w:type="spellStart"/>
      <w:r w:rsidRPr="00FD03B2">
        <w:t>Bizagi</w:t>
      </w:r>
      <w:proofErr w:type="spellEnd"/>
      <w:r w:rsidRPr="00FD03B2">
        <w:t xml:space="preserve"> </w:t>
      </w:r>
      <w:proofErr w:type="spellStart"/>
      <w:r w:rsidRPr="00FD03B2">
        <w:t>Modeler</w:t>
      </w:r>
      <w:proofErr w:type="spellEnd"/>
      <w:r w:rsidRPr="00FD03B2">
        <w:t>, ki uporablja standardizirano notacijo BPMN 2.0 in je splošno razumljiv med strokovnjaki.</w:t>
      </w:r>
      <w:r>
        <w:t xml:space="preserve"> Model ima nekaj posebnosti in sicer:</w:t>
      </w:r>
    </w:p>
    <w:p w14:paraId="15A8E551" w14:textId="7CD642DC" w:rsidR="00FD03B2" w:rsidRDefault="00FD03B2" w:rsidP="00FD03B2">
      <w:pPr>
        <w:pStyle w:val="Odstavekseznama"/>
        <w:numPr>
          <w:ilvl w:val="0"/>
          <w:numId w:val="33"/>
        </w:numPr>
      </w:pPr>
      <w:r>
        <w:t>Organizacijske enote predstavljajo vloge uporabnika v sistemu(gost in registriran uporabnik sta v procesu prijave odlagališča enaka oseba, imata samo drugo vlogo).</w:t>
      </w:r>
    </w:p>
    <w:p w14:paraId="14047D79" w14:textId="6D75270C" w:rsidR="00FD03B2" w:rsidRDefault="00FD03B2" w:rsidP="00FD03B2">
      <w:pPr>
        <w:pStyle w:val="Odstavekseznama"/>
        <w:numPr>
          <w:ilvl w:val="0"/>
          <w:numId w:val="33"/>
        </w:numPr>
      </w:pPr>
      <w:r>
        <w:t>Splošne aktivnosti(tiste, ki niso označene) so tiste, ki jih uporabnik izvaja ročno</w:t>
      </w:r>
    </w:p>
    <w:p w14:paraId="001E2B62" w14:textId="3DCF7231" w:rsidR="00E5492D" w:rsidRPr="00E5492D" w:rsidRDefault="00E5492D" w:rsidP="00E5492D">
      <w:pPr>
        <w:pStyle w:val="Napis"/>
        <w:keepNext/>
        <w:jc w:val="center"/>
        <w:rPr>
          <w:b/>
          <w:bCs/>
          <w:i w:val="0"/>
          <w:iCs w:val="0"/>
          <w:sz w:val="22"/>
          <w:szCs w:val="22"/>
        </w:rPr>
      </w:pPr>
      <w:bookmarkStart w:id="21" w:name="_Toc138167624"/>
      <w:r w:rsidRPr="00E5492D">
        <w:rPr>
          <w:b/>
          <w:bCs/>
          <w:i w:val="0"/>
          <w:iCs w:val="0"/>
          <w:sz w:val="22"/>
          <w:szCs w:val="22"/>
        </w:rPr>
        <w:t xml:space="preserve">Tabela </w:t>
      </w:r>
      <w:r w:rsidRPr="00E5492D">
        <w:rPr>
          <w:b/>
          <w:bCs/>
          <w:i w:val="0"/>
          <w:iCs w:val="0"/>
          <w:sz w:val="22"/>
          <w:szCs w:val="22"/>
        </w:rPr>
        <w:fldChar w:fldCharType="begin"/>
      </w:r>
      <w:r w:rsidRPr="00E5492D">
        <w:rPr>
          <w:b/>
          <w:bCs/>
          <w:i w:val="0"/>
          <w:iCs w:val="0"/>
          <w:sz w:val="22"/>
          <w:szCs w:val="22"/>
        </w:rPr>
        <w:instrText xml:space="preserve"> SEQ Tabela \* ARABIC </w:instrText>
      </w:r>
      <w:r w:rsidRPr="00E5492D">
        <w:rPr>
          <w:b/>
          <w:bCs/>
          <w:i w:val="0"/>
          <w:iCs w:val="0"/>
          <w:sz w:val="22"/>
          <w:szCs w:val="22"/>
        </w:rPr>
        <w:fldChar w:fldCharType="separate"/>
      </w:r>
      <w:r w:rsidRPr="00E5492D">
        <w:rPr>
          <w:b/>
          <w:bCs/>
          <w:i w:val="0"/>
          <w:iCs w:val="0"/>
          <w:noProof/>
          <w:sz w:val="22"/>
          <w:szCs w:val="22"/>
        </w:rPr>
        <w:t>1</w:t>
      </w:r>
      <w:r w:rsidRPr="00E5492D">
        <w:rPr>
          <w:b/>
          <w:bCs/>
          <w:i w:val="0"/>
          <w:iCs w:val="0"/>
          <w:sz w:val="22"/>
          <w:szCs w:val="22"/>
        </w:rPr>
        <w:fldChar w:fldCharType="end"/>
      </w:r>
      <w:r w:rsidRPr="00E5492D">
        <w:rPr>
          <w:b/>
          <w:bCs/>
          <w:i w:val="0"/>
          <w:iCs w:val="0"/>
          <w:sz w:val="22"/>
          <w:szCs w:val="22"/>
        </w:rPr>
        <w:t>: legenda simbolov</w:t>
      </w:r>
      <w:r w:rsidR="00575FDE">
        <w:rPr>
          <w:b/>
          <w:bCs/>
          <w:i w:val="0"/>
          <w:iCs w:val="0"/>
          <w:sz w:val="22"/>
          <w:szCs w:val="22"/>
        </w:rPr>
        <w:t xml:space="preserve"> procesnega modela</w:t>
      </w:r>
      <w:bookmarkEnd w:id="21"/>
    </w:p>
    <w:tbl>
      <w:tblPr>
        <w:tblStyle w:val="Tabelamrea"/>
        <w:tblW w:w="0" w:type="auto"/>
        <w:jc w:val="center"/>
        <w:tblLook w:val="04A0" w:firstRow="1" w:lastRow="0" w:firstColumn="1" w:lastColumn="0" w:noHBand="0" w:noVBand="1"/>
      </w:tblPr>
      <w:tblGrid>
        <w:gridCol w:w="4253"/>
        <w:gridCol w:w="2268"/>
      </w:tblGrid>
      <w:tr w:rsidR="00FD03B2" w14:paraId="427FC7DF" w14:textId="77777777" w:rsidTr="00C37860">
        <w:trPr>
          <w:trHeight w:val="458"/>
          <w:jc w:val="center"/>
        </w:trPr>
        <w:tc>
          <w:tcPr>
            <w:tcW w:w="4253" w:type="dxa"/>
            <w:vAlign w:val="center"/>
          </w:tcPr>
          <w:p w14:paraId="13B79D91" w14:textId="225AFBCB" w:rsidR="00FD03B2" w:rsidRDefault="00FD03B2" w:rsidP="00FD03B2">
            <w:r>
              <w:t>Začetni dogodek</w:t>
            </w:r>
          </w:p>
        </w:tc>
        <w:tc>
          <w:tcPr>
            <w:tcW w:w="2268" w:type="dxa"/>
            <w:vAlign w:val="center"/>
          </w:tcPr>
          <w:p w14:paraId="062487F0" w14:textId="1A60A559" w:rsidR="00FD03B2" w:rsidRDefault="00C37860" w:rsidP="00523373">
            <w:pPr>
              <w:spacing w:before="120" w:after="120"/>
              <w:jc w:val="center"/>
            </w:pPr>
            <w:r>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14:paraId="3D26B931" w14:textId="77777777" w:rsidTr="00C37860">
        <w:trPr>
          <w:trHeight w:val="458"/>
          <w:jc w:val="center"/>
        </w:trPr>
        <w:tc>
          <w:tcPr>
            <w:tcW w:w="4253" w:type="dxa"/>
            <w:vAlign w:val="center"/>
          </w:tcPr>
          <w:p w14:paraId="3B238D01" w14:textId="48083F4C" w:rsidR="00FD03B2" w:rsidRDefault="00BC2AF2" w:rsidP="00FD03B2">
            <w:r>
              <w:t>Končni dogodek</w:t>
            </w:r>
          </w:p>
        </w:tc>
        <w:tc>
          <w:tcPr>
            <w:tcW w:w="2268" w:type="dxa"/>
            <w:vAlign w:val="center"/>
          </w:tcPr>
          <w:p w14:paraId="5DE534C8" w14:textId="5C0DC714" w:rsidR="00FD03B2" w:rsidRDefault="00C37860" w:rsidP="00523373">
            <w:pPr>
              <w:spacing w:before="120" w:after="120"/>
              <w:jc w:val="center"/>
            </w:pPr>
            <w:r>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14:paraId="1BEA4B62" w14:textId="77777777" w:rsidTr="00C37860">
        <w:trPr>
          <w:trHeight w:val="459"/>
          <w:jc w:val="center"/>
        </w:trPr>
        <w:tc>
          <w:tcPr>
            <w:tcW w:w="4253" w:type="dxa"/>
            <w:vAlign w:val="center"/>
          </w:tcPr>
          <w:p w14:paraId="119B7328" w14:textId="319CE8A3" w:rsidR="00FD03B2" w:rsidRDefault="00BC2AF2" w:rsidP="00FD03B2">
            <w:r>
              <w:t>Odločitev ali razvejišče</w:t>
            </w:r>
          </w:p>
        </w:tc>
        <w:tc>
          <w:tcPr>
            <w:tcW w:w="2268" w:type="dxa"/>
            <w:vAlign w:val="center"/>
          </w:tcPr>
          <w:p w14:paraId="139D7DA8" w14:textId="55B558D4" w:rsidR="00FD03B2" w:rsidRDefault="00C37860" w:rsidP="00523373">
            <w:pPr>
              <w:spacing w:before="120" w:after="120"/>
              <w:jc w:val="center"/>
            </w:pPr>
            <w:r>
              <w:rPr>
                <w:noProof/>
              </w:rPr>
              <w:drawing>
                <wp:inline distT="0" distB="0" distL="0" distR="0" wp14:anchorId="5BA86962" wp14:editId="1A81A1CF">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14:paraId="6BC81035" w14:textId="77777777" w:rsidTr="00C37860">
        <w:trPr>
          <w:trHeight w:val="458"/>
          <w:jc w:val="center"/>
        </w:trPr>
        <w:tc>
          <w:tcPr>
            <w:tcW w:w="4253" w:type="dxa"/>
            <w:vAlign w:val="center"/>
          </w:tcPr>
          <w:p w14:paraId="065AAEAB" w14:textId="092866E3" w:rsidR="00FD03B2" w:rsidRDefault="00BC2AF2" w:rsidP="00FD03B2">
            <w:r>
              <w:t>Splošna aktivnost</w:t>
            </w:r>
          </w:p>
        </w:tc>
        <w:tc>
          <w:tcPr>
            <w:tcW w:w="2268" w:type="dxa"/>
            <w:vAlign w:val="center"/>
          </w:tcPr>
          <w:p w14:paraId="5FEB9536" w14:textId="54453166" w:rsidR="00FD03B2" w:rsidRDefault="00523373" w:rsidP="00523373">
            <w:pPr>
              <w:spacing w:before="120" w:after="120"/>
              <w:jc w:val="center"/>
            </w:pPr>
            <w:r>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14:paraId="0EFE99E1" w14:textId="77777777" w:rsidTr="00C37860">
        <w:trPr>
          <w:trHeight w:val="458"/>
          <w:jc w:val="center"/>
        </w:trPr>
        <w:tc>
          <w:tcPr>
            <w:tcW w:w="4253" w:type="dxa"/>
            <w:vAlign w:val="center"/>
          </w:tcPr>
          <w:p w14:paraId="7522A80D" w14:textId="60AC7D06" w:rsidR="00FD03B2" w:rsidRDefault="00BC2AF2" w:rsidP="00FD03B2">
            <w:r>
              <w:t>Atomizirana aktivnost s pomočjo informacijskega sistema</w:t>
            </w:r>
          </w:p>
        </w:tc>
        <w:tc>
          <w:tcPr>
            <w:tcW w:w="2268" w:type="dxa"/>
            <w:vAlign w:val="center"/>
          </w:tcPr>
          <w:p w14:paraId="4D960304" w14:textId="24EDBB14" w:rsidR="00FD03B2" w:rsidRDefault="00523373" w:rsidP="00523373">
            <w:pPr>
              <w:spacing w:before="120" w:after="120"/>
              <w:jc w:val="center"/>
            </w:pPr>
            <w:r>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14:paraId="2B02B13E" w14:textId="77777777" w:rsidTr="00E5492D">
        <w:trPr>
          <w:trHeight w:val="446"/>
          <w:jc w:val="center"/>
        </w:trPr>
        <w:tc>
          <w:tcPr>
            <w:tcW w:w="4253" w:type="dxa"/>
            <w:vAlign w:val="center"/>
          </w:tcPr>
          <w:p w14:paraId="58621604" w14:textId="525C934F" w:rsidR="00FD03B2" w:rsidRDefault="00BC2AF2" w:rsidP="00FD03B2">
            <w:r>
              <w:lastRenderedPageBreak/>
              <w:t>Potek izvajanja</w:t>
            </w:r>
          </w:p>
        </w:tc>
        <w:tc>
          <w:tcPr>
            <w:tcW w:w="2268" w:type="dxa"/>
            <w:vAlign w:val="center"/>
          </w:tcPr>
          <w:p w14:paraId="45F38A05" w14:textId="13DC1287" w:rsidR="00FD03B2" w:rsidRDefault="00523373" w:rsidP="00523373">
            <w:pPr>
              <w:spacing w:before="120" w:after="120"/>
              <w:jc w:val="center"/>
            </w:pPr>
            <w:r>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13926234" w:rsidR="00E5492D" w:rsidRPr="00E5492D" w:rsidRDefault="00E5492D" w:rsidP="00E5492D">
      <w:pPr>
        <w:pStyle w:val="Napis"/>
        <w:keepNext/>
        <w:jc w:val="center"/>
        <w:rPr>
          <w:b/>
          <w:bCs/>
          <w:i w:val="0"/>
          <w:iCs w:val="0"/>
          <w:sz w:val="22"/>
          <w:szCs w:val="22"/>
        </w:rPr>
      </w:pPr>
      <w:bookmarkStart w:id="22" w:name="_Toc138167575"/>
      <w:r w:rsidRPr="00E5492D">
        <w:rPr>
          <w:b/>
          <w:bCs/>
          <w:i w:val="0"/>
          <w:iCs w:val="0"/>
          <w:sz w:val="22"/>
          <w:szCs w:val="22"/>
        </w:rPr>
        <w:t xml:space="preserve">Slika </w:t>
      </w:r>
      <w:r w:rsidRPr="00E5492D">
        <w:rPr>
          <w:b/>
          <w:bCs/>
          <w:i w:val="0"/>
          <w:iCs w:val="0"/>
          <w:sz w:val="22"/>
          <w:szCs w:val="22"/>
        </w:rPr>
        <w:fldChar w:fldCharType="begin"/>
      </w:r>
      <w:r w:rsidRPr="00E5492D">
        <w:rPr>
          <w:b/>
          <w:bCs/>
          <w:i w:val="0"/>
          <w:iCs w:val="0"/>
          <w:sz w:val="22"/>
          <w:szCs w:val="22"/>
        </w:rPr>
        <w:instrText xml:space="preserve"> SEQ Slika \* ARABIC </w:instrText>
      </w:r>
      <w:r w:rsidRPr="00E5492D">
        <w:rPr>
          <w:b/>
          <w:bCs/>
          <w:i w:val="0"/>
          <w:iCs w:val="0"/>
          <w:sz w:val="22"/>
          <w:szCs w:val="22"/>
        </w:rPr>
        <w:fldChar w:fldCharType="separate"/>
      </w:r>
      <w:r w:rsidRPr="00E5492D">
        <w:rPr>
          <w:b/>
          <w:bCs/>
          <w:i w:val="0"/>
          <w:iCs w:val="0"/>
          <w:noProof/>
          <w:sz w:val="22"/>
          <w:szCs w:val="22"/>
        </w:rPr>
        <w:t>2</w:t>
      </w:r>
      <w:r w:rsidRPr="00E5492D">
        <w:rPr>
          <w:b/>
          <w:bCs/>
          <w:i w:val="0"/>
          <w:iCs w:val="0"/>
          <w:sz w:val="22"/>
          <w:szCs w:val="22"/>
        </w:rPr>
        <w:fldChar w:fldCharType="end"/>
      </w:r>
      <w:r>
        <w:rPr>
          <w:b/>
          <w:bCs/>
          <w:i w:val="0"/>
          <w:iCs w:val="0"/>
          <w:sz w:val="22"/>
          <w:szCs w:val="22"/>
        </w:rPr>
        <w:t xml:space="preserve">: celoten proces prijave divjega </w:t>
      </w:r>
      <w:r w:rsidR="00241E61">
        <w:rPr>
          <w:b/>
          <w:bCs/>
          <w:i w:val="0"/>
          <w:iCs w:val="0"/>
          <w:sz w:val="22"/>
          <w:szCs w:val="22"/>
        </w:rPr>
        <w:t>odlagališča</w:t>
      </w:r>
      <w:bookmarkEnd w:id="22"/>
    </w:p>
    <w:p w14:paraId="25F94A72" w14:textId="457E3331" w:rsidR="00FD03B2" w:rsidRDefault="00E5492D" w:rsidP="00FD03B2">
      <w:pPr>
        <w:ind w:left="360"/>
      </w:pPr>
      <w:r>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117FA7" w:rsidRDefault="00FD03B2" w:rsidP="00117FA7"/>
    <w:p w14:paraId="2A2302AA" w14:textId="7F40306A" w:rsidR="00117FA7" w:rsidRDefault="00117FA7" w:rsidP="00117FA7">
      <w:pPr>
        <w:pStyle w:val="Naslov2"/>
      </w:pPr>
      <w:bookmarkStart w:id="23" w:name="_Toc138167572"/>
      <w:r w:rsidRPr="00117FA7">
        <w:rPr>
          <w:bCs/>
        </w:rPr>
        <w:t>5.</w:t>
      </w:r>
      <w:r>
        <w:rPr>
          <w:bCs/>
        </w:rPr>
        <w:t>2</w:t>
      </w:r>
      <w:r>
        <w:t xml:space="preserve"> </w:t>
      </w:r>
      <w:bookmarkEnd w:id="23"/>
      <w:r w:rsidR="0031116F">
        <w:t xml:space="preserve">PODATKOVNA BAZA </w:t>
      </w:r>
    </w:p>
    <w:p w14:paraId="3228C62A" w14:textId="0CD3F81D" w:rsidR="0031116F" w:rsidRDefault="00863C81" w:rsidP="0031116F">
      <w:r>
        <w:t xml:space="preserve">Za podatkovno bazo sem izbral </w:t>
      </w:r>
      <w:proofErr w:type="spellStart"/>
      <w:r>
        <w:t>PostgreSQL</w:t>
      </w:r>
      <w:proofErr w:type="spellEnd"/>
      <w:r>
        <w:t xml:space="preserve"> </w:t>
      </w:r>
      <w:r w:rsidR="0031116F">
        <w:t xml:space="preserve"> iz več razlogov.</w:t>
      </w:r>
      <w:r>
        <w:t xml:space="preserve"> </w:t>
      </w:r>
      <w:proofErr w:type="spellStart"/>
      <w:r>
        <w:t>PostgreSQL</w:t>
      </w:r>
      <w:proofErr w:type="spellEnd"/>
      <w:r w:rsidR="0031116F">
        <w:t xml:space="preserve"> je zmogljiva, odprtokodna relacijska podatkovna baza, ki ponuja širok nabor funkcionalnosti za upravljanje in poizvedovanje podatkov. Podpira kompleksne </w:t>
      </w:r>
      <w:r w:rsidR="0031116F">
        <w:lastRenderedPageBreak/>
        <w:t>poizvedbe, indeksiranje ter transakcijsko in večuporabniško delovanje, kar je ključno pri obdelavi in analizi geografskih podatkov.</w:t>
      </w:r>
    </w:p>
    <w:p w14:paraId="7DDFC152" w14:textId="030FB65E" w:rsidR="0031116F" w:rsidRDefault="00863C81" w:rsidP="0031116F">
      <w:r>
        <w:t>I</w:t>
      </w:r>
      <w:r w:rsidR="0031116F">
        <w:t xml:space="preserve">ma vgrajeno podporo za geografske podatke prek paketa </w:t>
      </w:r>
      <w:proofErr w:type="spellStart"/>
      <w:r w:rsidR="0031116F">
        <w:t>PostGIS</w:t>
      </w:r>
      <w:proofErr w:type="spellEnd"/>
      <w:r w:rsidR="0031116F">
        <w:t xml:space="preserve">. </w:t>
      </w:r>
      <w:r>
        <w:t xml:space="preserve">Ta pa </w:t>
      </w:r>
      <w:r w:rsidR="0031116F">
        <w:t xml:space="preserve">je razširitev za </w:t>
      </w:r>
      <w:proofErr w:type="spellStart"/>
      <w:r w:rsidR="0031116F">
        <w:t>PostgreSQL</w:t>
      </w:r>
      <w:proofErr w:type="spellEnd"/>
      <w:r w:rsidR="0031116F">
        <w:t xml:space="preserve">, ki omogoča upravljanje in analizo geografskih podatkov, vključno z vektorji in </w:t>
      </w:r>
      <w:proofErr w:type="spellStart"/>
      <w:r w:rsidR="0031116F" w:rsidRPr="00863C81">
        <w:rPr>
          <w:highlight w:val="yellow"/>
        </w:rPr>
        <w:t>rasterji</w:t>
      </w:r>
      <w:proofErr w:type="spellEnd"/>
      <w:r w:rsidR="0031116F" w:rsidRPr="00863C81">
        <w:rPr>
          <w:highlight w:val="yellow"/>
        </w:rPr>
        <w:t>.</w:t>
      </w:r>
      <w:r w:rsidR="0031116F">
        <w:t xml:space="preserve"> </w:t>
      </w:r>
      <w:proofErr w:type="spellStart"/>
      <w:r w:rsidR="0031116F">
        <w:t>PostGIS</w:t>
      </w:r>
      <w:proofErr w:type="spellEnd"/>
      <w:r w:rsidR="0031116F">
        <w:t xml:space="preserve"> dodaja podporo za geografske objekte in omogoča izvajanje prostorskih poizvedb ter analiz nad temi podatki. </w:t>
      </w:r>
      <w:r>
        <w:t xml:space="preserve">Z njem </w:t>
      </w:r>
      <w:r w:rsidR="0031116F">
        <w:t>lahko izvaja</w:t>
      </w:r>
      <w:r>
        <w:t>mo</w:t>
      </w:r>
      <w:r w:rsidR="0031116F">
        <w:t xml:space="preserve"> operacije, kot so presečišča, združevanja, </w:t>
      </w:r>
      <w:r>
        <w:t>ločitven območja</w:t>
      </w:r>
      <w:r w:rsidR="0031116F">
        <w:t>, analiza bližine in veliko več.</w:t>
      </w:r>
    </w:p>
    <w:p w14:paraId="3907F429" w14:textId="77C95D5D" w:rsidR="0031116F" w:rsidRDefault="0031116F" w:rsidP="0031116F">
      <w:proofErr w:type="spellStart"/>
      <w:r>
        <w:t>PostGIS</w:t>
      </w:r>
      <w:proofErr w:type="spellEnd"/>
      <w:r>
        <w:t xml:space="preserve"> ponuja </w:t>
      </w:r>
      <w:r w:rsidR="00863C81">
        <w:t xml:space="preserve">tudi </w:t>
      </w:r>
      <w:r>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Default="0031116F" w:rsidP="0031116F">
      <w:proofErr w:type="spellStart"/>
      <w:r>
        <w:t>PostgreSQL</w:t>
      </w:r>
      <w:proofErr w:type="spellEnd"/>
      <w:r>
        <w:t xml:space="preserve"> s </w:t>
      </w:r>
      <w:proofErr w:type="spellStart"/>
      <w:r>
        <w:t>PostGIS</w:t>
      </w:r>
      <w:proofErr w:type="spellEnd"/>
      <w:r>
        <w:t>-om</w:t>
      </w:r>
      <w:r w:rsidR="00863C81">
        <w:t xml:space="preserve"> je</w:t>
      </w:r>
      <w:r>
        <w:t xml:space="preserve"> dobra izbira za upravljanje, analizo in obdelavo geografskih podatkov. </w:t>
      </w:r>
      <w:r w:rsidR="00863C81">
        <w:t>Razvijalcem</w:t>
      </w:r>
      <w:r>
        <w:t xml:space="preserve"> in analitikom</w:t>
      </w:r>
      <w:r w:rsidR="00863C81">
        <w:t xml:space="preserve"> omogoča</w:t>
      </w:r>
      <w:r>
        <w:t>, da izkoristijo moč relacijske podatkovne baze in prostorskih operacij za reševanje kompleksnih izzivov v geografskem okolju.</w:t>
      </w:r>
    </w:p>
    <w:p w14:paraId="1D6DDAC6" w14:textId="77777777" w:rsidR="00A9504B" w:rsidRDefault="00EB65F7" w:rsidP="00EB65F7">
      <w:pPr>
        <w:pStyle w:val="Naslov2"/>
      </w:pPr>
      <w:r w:rsidRPr="00117FA7">
        <w:rPr>
          <w:bCs/>
        </w:rPr>
        <w:t>5.</w:t>
      </w:r>
      <w:r>
        <w:rPr>
          <w:bCs/>
        </w:rPr>
        <w:t>3</w:t>
      </w:r>
      <w:r>
        <w:t xml:space="preserve"> </w:t>
      </w:r>
      <w:r w:rsidR="00A9504B">
        <w:t>ANGULAR(</w:t>
      </w:r>
      <w:r>
        <w:t>FRONTEND</w:t>
      </w:r>
      <w:r w:rsidR="00A9504B">
        <w:t>)</w:t>
      </w:r>
    </w:p>
    <w:p w14:paraId="22FA6459" w14:textId="42C68CA9" w:rsidR="00A9504B" w:rsidRDefault="00A9504B" w:rsidP="00A9504B">
      <w:proofErr w:type="spellStart"/>
      <w:r>
        <w:t>Angular</w:t>
      </w:r>
      <w:proofErr w:type="spellEnd"/>
      <w:r>
        <w:t xml:space="preserve"> je ogrodje s katerim razvijamo </w:t>
      </w:r>
      <w:proofErr w:type="spellStart"/>
      <w:r>
        <w:t>frontend</w:t>
      </w:r>
      <w:proofErr w:type="spellEnd"/>
      <w:r>
        <w:t xml:space="preserve"> spletne aplikacije. Uporablja komponento arhitekturo, </w:t>
      </w:r>
      <w:r w:rsidRPr="00A9504B">
        <w:t>kar pomeni, da je aplikacija razdeljena na manjše in samostojne komponente.</w:t>
      </w:r>
      <w:r>
        <w:t xml:space="preserve"> To nam omogoči boljšo organizacijo in ponovno uporabo kode. Komponente imajo svojo logiko in uporabniški vmesnik, kar olajša vzdrževanje in nadgrajevanje aplikacije.</w:t>
      </w:r>
    </w:p>
    <w:p w14:paraId="6AA5298D" w14:textId="10A44A11" w:rsidR="00A9504B" w:rsidRDefault="00A9504B" w:rsidP="00A9504B">
      <w:r>
        <w:t>Ponuja nam tudi veliko orodij in funkcionalnosti, ki pomagajo pri razvoju aplikacije(</w:t>
      </w:r>
      <w:proofErr w:type="spellStart"/>
      <w:r w:rsidR="002F47CB">
        <w:t>Angular</w:t>
      </w:r>
      <w:proofErr w:type="spellEnd"/>
      <w:r w:rsidR="002F47CB">
        <w:t xml:space="preserve"> Material, </w:t>
      </w:r>
      <w:proofErr w:type="spellStart"/>
      <w:r w:rsidR="002F47CB">
        <w:t>Anuglar</w:t>
      </w:r>
      <w:proofErr w:type="spellEnd"/>
      <w:r w:rsidR="002F47CB">
        <w:t xml:space="preserve"> </w:t>
      </w:r>
      <w:proofErr w:type="spellStart"/>
      <w:r w:rsidR="002F47CB">
        <w:t>forms</w:t>
      </w:r>
      <w:proofErr w:type="spellEnd"/>
      <w:r>
        <w:t>).</w:t>
      </w:r>
      <w:r w:rsidR="002F47CB">
        <w:t xml:space="preserve"> Ima močno podporo za testiranje, kar mi bo olajšalo testiranje aplikacije in pa veliko uporabnikov in razvijalec, kar olajša reševanje težav in iskanje rešitev med razvojem.</w:t>
      </w:r>
    </w:p>
    <w:p w14:paraId="1BF8BC6B" w14:textId="4340AAFC" w:rsidR="00A9504B" w:rsidRPr="00A9504B" w:rsidRDefault="002F47CB" w:rsidP="00A9504B">
      <w:r>
        <w:t xml:space="preserve">Podpira tudi razvoj </w:t>
      </w:r>
      <w:proofErr w:type="spellStart"/>
      <w:r w:rsidRPr="002F47CB">
        <w:t>večplatformnih</w:t>
      </w:r>
      <w:proofErr w:type="spellEnd"/>
      <w:r>
        <w:t xml:space="preserve"> aplikacij, kar pomeni možnost izvajanja aplikacije na strani strežnika in  na strani odjemalca, to pa posledično izboljša hitrost nalaganja aplikacije.</w:t>
      </w:r>
    </w:p>
    <w:p w14:paraId="754AE97A" w14:textId="6E7519DB" w:rsidR="00EB65F7" w:rsidRDefault="00EB65F7" w:rsidP="00EB65F7">
      <w:pPr>
        <w:pStyle w:val="Naslov2"/>
      </w:pPr>
      <w:r w:rsidRPr="00117FA7">
        <w:rPr>
          <w:bCs/>
        </w:rPr>
        <w:t>5.</w:t>
      </w:r>
      <w:r>
        <w:rPr>
          <w:bCs/>
        </w:rPr>
        <w:t>4</w:t>
      </w:r>
      <w:r>
        <w:t xml:space="preserve"> SPRING BOOT(BACKEND)</w:t>
      </w:r>
    </w:p>
    <w:p w14:paraId="16C28EF3" w14:textId="1A20EF6A" w:rsidR="00EB65F7" w:rsidRDefault="00EB65F7" w:rsidP="00EB65F7">
      <w:proofErr w:type="spellStart"/>
      <w:r>
        <w:t>Spring</w:t>
      </w:r>
      <w:proofErr w:type="spellEnd"/>
      <w:r>
        <w:t xml:space="preserve"> </w:t>
      </w:r>
      <w:proofErr w:type="spellStart"/>
      <w:r>
        <w:t>Boot</w:t>
      </w:r>
      <w:proofErr w:type="spellEnd"/>
      <w:r>
        <w:t xml:space="preserve"> je ogrodje za razvoj </w:t>
      </w:r>
      <w:proofErr w:type="spellStart"/>
      <w:r>
        <w:t>backend</w:t>
      </w:r>
      <w:proofErr w:type="spellEnd"/>
      <w:r>
        <w:t>-a</w:t>
      </w:r>
      <w:r w:rsidR="00673FCF">
        <w:t xml:space="preserve">. Izbral sem ga </w:t>
      </w:r>
      <w:r>
        <w:t>zaradi svoje enostavn</w:t>
      </w:r>
      <w:r w:rsidR="00673FCF">
        <w:t>e</w:t>
      </w:r>
      <w:r>
        <w:t xml:space="preserve"> uporabe in hitrosti razvoja. Zagotavlja priročne privzete vrednosti in samodejno konfiguracijo, kar olajša začetek razvoja projekta. Sledi modularen pristop, kar </w:t>
      </w:r>
      <w:r>
        <w:lastRenderedPageBreak/>
        <w:t>omogoča razvijalcem, da izberejo samo tiste module in knjižnice, ki jih potrebujejo, kar poenostavlja konfiguracijo projekta in zmanjšuje nepotrebno kompleksnost.</w:t>
      </w:r>
    </w:p>
    <w:p w14:paraId="3C2B6AA9" w14:textId="1CC2B3ED" w:rsidR="00EB65F7" w:rsidRDefault="00673FCF" w:rsidP="00EB65F7">
      <w:r>
        <w:t xml:space="preserve">Prav tako </w:t>
      </w:r>
      <w:r w:rsidR="00EB65F7">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B65F7" w:rsidRDefault="00EB65F7" w:rsidP="00EB65F7">
      <w:proofErr w:type="spellStart"/>
      <w:r>
        <w:t>Spring</w:t>
      </w:r>
      <w:proofErr w:type="spellEnd"/>
      <w:r>
        <w:t xml:space="preserve"> </w:t>
      </w:r>
      <w:proofErr w:type="spellStart"/>
      <w:r>
        <w:t>Boot</w:t>
      </w:r>
      <w:proofErr w:type="spellEnd"/>
      <w:r>
        <w:t xml:space="preserve"> omogoča</w:t>
      </w:r>
      <w:r w:rsidR="00673FCF">
        <w:t xml:space="preserve"> </w:t>
      </w:r>
      <w:r>
        <w:t xml:space="preserve">enostavno razvojno okolje za REST API-je. REST API-ji so priljubljen način za komunikacijo med </w:t>
      </w:r>
      <w:proofErr w:type="spellStart"/>
      <w:r>
        <w:t>backend</w:t>
      </w:r>
      <w:proofErr w:type="spellEnd"/>
      <w:r>
        <w:t xml:space="preserve">-om in </w:t>
      </w:r>
      <w:proofErr w:type="spellStart"/>
      <w:r>
        <w:t>frontend</w:t>
      </w:r>
      <w:proofErr w:type="spellEnd"/>
      <w:r>
        <w:t xml:space="preserve">-om prek standardnih HTTP metod, kot so GET, POST, PUT in DELETE. </w:t>
      </w:r>
      <w:r w:rsidR="00673FCF">
        <w:t>P</w:t>
      </w:r>
      <w:r>
        <w:t xml:space="preserve">onuja </w:t>
      </w:r>
      <w:r w:rsidR="00673FCF">
        <w:t xml:space="preserve">tudi </w:t>
      </w:r>
      <w:r>
        <w:t xml:space="preserve">integracijo za ustvarjanje </w:t>
      </w:r>
      <w:proofErr w:type="spellStart"/>
      <w:r>
        <w:t>RESTful</w:t>
      </w:r>
      <w:proofErr w:type="spellEnd"/>
      <w:r>
        <w:t xml:space="preserve"> storitev, kar olajša razvoj API-jev za komunikacijo s spletnimi aplikacijami</w:t>
      </w:r>
      <w:r w:rsidR="00673FCF">
        <w:t xml:space="preserve"> in pa </w:t>
      </w:r>
      <w:r>
        <w:t xml:space="preserve"> integracijo s podatkovnimi bazami prek modula </w:t>
      </w:r>
      <w:proofErr w:type="spellStart"/>
      <w:r>
        <w:t>Spring</w:t>
      </w:r>
      <w:proofErr w:type="spellEnd"/>
      <w:r>
        <w:t xml:space="preserve"> Data JPA, kar omogoča enostavno upravljanje in izvajanje poizvedb nad podatkovno bazo.</w:t>
      </w:r>
    </w:p>
    <w:p w14:paraId="523ED6DE" w14:textId="77777777" w:rsidR="00EB65F7" w:rsidRPr="0031116F" w:rsidRDefault="00EB65F7" w:rsidP="0031116F"/>
    <w:p w14:paraId="3AC2B6D0" w14:textId="4152B026" w:rsidR="0031116F" w:rsidRPr="0031116F" w:rsidRDefault="0031116F" w:rsidP="0031116F"/>
    <w:p w14:paraId="1186D96B" w14:textId="77777777" w:rsidR="00117FA7" w:rsidRPr="00117FA7" w:rsidRDefault="00117FA7" w:rsidP="00117FA7"/>
    <w:p w14:paraId="29F0DA60" w14:textId="1FB5F0D9" w:rsidR="00441578" w:rsidRDefault="0065014F" w:rsidP="0065014F">
      <w:pPr>
        <w:pStyle w:val="Naslov"/>
      </w:pPr>
      <w:bookmarkStart w:id="24" w:name="_Toc138167573"/>
      <w:r>
        <w:t>LITRETURA IN VIRI</w:t>
      </w:r>
      <w:bookmarkEnd w:id="24"/>
    </w:p>
    <w:p w14:paraId="0477CA86" w14:textId="77777777" w:rsidR="00DE16FE" w:rsidRPr="00DE16FE" w:rsidRDefault="0065014F" w:rsidP="00DE16FE">
      <w:pPr>
        <w:pStyle w:val="Bibliografija"/>
        <w:rPr>
          <w:rFonts w:cs="Arial"/>
        </w:rPr>
      </w:pPr>
      <w:r>
        <w:fldChar w:fldCharType="begin"/>
      </w:r>
      <w:r>
        <w:instrText xml:space="preserve"> ADDIN ZOTERO_BIBL {"uncited":[],"omitted":[],"custom":[]} CSL_BIBLIOGRAPHY </w:instrText>
      </w:r>
      <w:r>
        <w:fldChar w:fldCharType="separate"/>
      </w:r>
      <w:r w:rsidR="00DE16FE" w:rsidRPr="00DE16FE">
        <w:rPr>
          <w:rFonts w:cs="Arial"/>
        </w:rPr>
        <w:t xml:space="preserve">Bagon, Š. (2023, 02). </w:t>
      </w:r>
      <w:r w:rsidR="00DE16FE" w:rsidRPr="00DE16FE">
        <w:rPr>
          <w:rFonts w:cs="Arial"/>
          <w:i/>
          <w:iCs/>
        </w:rPr>
        <w:t>Na inšpektoratu dobijo več prijav, kot jih lahko sproti obdelajo</w:t>
      </w:r>
      <w:r w:rsidR="00DE16FE" w:rsidRPr="00DE16FE">
        <w:rPr>
          <w:rFonts w:cs="Arial"/>
        </w:rPr>
        <w:t>. https://obalaplus.si/na-inspektoratu-dobijo-vec-prijav-kot-jih-lahko-sproti-obdelajo/</w:t>
      </w:r>
    </w:p>
    <w:p w14:paraId="02A12B82" w14:textId="77777777" w:rsidR="00DE16FE" w:rsidRPr="00DE16FE" w:rsidRDefault="00DE16FE" w:rsidP="00DE16FE">
      <w:pPr>
        <w:pStyle w:val="Bibliografija"/>
        <w:rPr>
          <w:rFonts w:cs="Arial"/>
        </w:rPr>
      </w:pPr>
      <w:r w:rsidRPr="00DE16FE">
        <w:rPr>
          <w:rFonts w:cs="Arial"/>
        </w:rPr>
        <w:t xml:space="preserve">Loznar, A., Bućan, V., Lipuš, I., Kavčič, A., Mohar, G., &amp; Odar, A. (2015). </w:t>
      </w:r>
      <w:r w:rsidRPr="00DE16FE">
        <w:rPr>
          <w:rFonts w:cs="Arial"/>
          <w:i/>
          <w:iCs/>
        </w:rPr>
        <w:t>PRIJAVI DIVJE ODLAGALIŠČE</w:t>
      </w:r>
      <w:r w:rsidRPr="00DE16FE">
        <w:rPr>
          <w:rFonts w:cs="Arial"/>
        </w:rPr>
        <w:t>. http://zagovorniki-okolja.si/wp-content/uploads/2018/11/Prijavi-divje-odlagali%C5%A1%C4%8De-A.-Lozar-V.-Bu%C4%87an-I.-Lipu%C5%A1-A.-Kav%C4%8Di%C4%8D-G.-Mohar-A.-Odar.pdf</w:t>
      </w:r>
    </w:p>
    <w:p w14:paraId="7C0ECFDF" w14:textId="77777777" w:rsidR="00DE16FE" w:rsidRPr="00DE16FE" w:rsidRDefault="00DE16FE" w:rsidP="00DE16FE">
      <w:pPr>
        <w:pStyle w:val="Bibliografija"/>
        <w:rPr>
          <w:rFonts w:cs="Arial"/>
        </w:rPr>
      </w:pPr>
      <w:r w:rsidRPr="00DE16FE">
        <w:rPr>
          <w:rFonts w:cs="Arial"/>
        </w:rPr>
        <w:t xml:space="preserve">Mrak, D. I., &amp; Damjanovič, Z. (2019). </w:t>
      </w:r>
      <w:r w:rsidRPr="00DE16FE">
        <w:rPr>
          <w:rFonts w:cs="Arial"/>
          <w:i/>
          <w:iCs/>
        </w:rPr>
        <w:t>DIVJA ODLAGALIŠČA ODPADKOV V NAŠEM OKOLJU</w:t>
      </w:r>
      <w:r w:rsidRPr="00DE16FE">
        <w:rPr>
          <w:rFonts w:cs="Arial"/>
        </w:rPr>
        <w:t>. https://www.pzs.si/javno/kvgn_dokumenti/Seminarske%20naloge%20VGN/Da</w:t>
      </w:r>
      <w:r w:rsidRPr="00DE16FE">
        <w:rPr>
          <w:rFonts w:cs="Arial"/>
        </w:rPr>
        <w:lastRenderedPageBreak/>
        <w:t>mjanovi%C4%8D%20Zdravko_Divja%20odlagali%C5%A1%C4%8Da%20odpadkov%20v%20na%C5%A1em%20okolju.pdf</w:t>
      </w:r>
    </w:p>
    <w:p w14:paraId="7DC1D81C" w14:textId="319F6E4B" w:rsidR="0065014F" w:rsidRPr="0065014F" w:rsidRDefault="0065014F" w:rsidP="0065014F">
      <w:r>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80FB4" w14:textId="77777777" w:rsidR="00173A23" w:rsidRDefault="00173A23" w:rsidP="007260E7">
      <w:pPr>
        <w:spacing w:after="0" w:line="240" w:lineRule="auto"/>
      </w:pPr>
      <w:r>
        <w:separator/>
      </w:r>
    </w:p>
  </w:endnote>
  <w:endnote w:type="continuationSeparator" w:id="0">
    <w:p w14:paraId="40A33129" w14:textId="77777777" w:rsidR="00173A23" w:rsidRDefault="00173A23"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Noga"/>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Noga"/>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EDCA7" w14:textId="77777777" w:rsidR="00173A23" w:rsidRDefault="00173A23" w:rsidP="007260E7">
      <w:pPr>
        <w:spacing w:after="0" w:line="240" w:lineRule="auto"/>
      </w:pPr>
      <w:r>
        <w:separator/>
      </w:r>
    </w:p>
  </w:footnote>
  <w:footnote w:type="continuationSeparator" w:id="0">
    <w:p w14:paraId="3F276294" w14:textId="77777777" w:rsidR="00173A23" w:rsidRDefault="00173A23"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3021816"/>
    <w:multiLevelType w:val="hybridMultilevel"/>
    <w:tmpl w:val="6492AC1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6"/>
  </w:num>
  <w:num w:numId="2" w16cid:durableId="1340623504">
    <w:abstractNumId w:val="19"/>
  </w:num>
  <w:num w:numId="3" w16cid:durableId="639042995">
    <w:abstractNumId w:val="29"/>
  </w:num>
  <w:num w:numId="4" w16cid:durableId="133372390">
    <w:abstractNumId w:val="32"/>
  </w:num>
  <w:num w:numId="5" w16cid:durableId="1708601650">
    <w:abstractNumId w:val="12"/>
  </w:num>
  <w:num w:numId="6" w16cid:durableId="1696226210">
    <w:abstractNumId w:val="5"/>
  </w:num>
  <w:num w:numId="7" w16cid:durableId="850492359">
    <w:abstractNumId w:val="21"/>
  </w:num>
  <w:num w:numId="8" w16cid:durableId="2084990459">
    <w:abstractNumId w:val="31"/>
  </w:num>
  <w:num w:numId="9" w16cid:durableId="1526402521">
    <w:abstractNumId w:val="3"/>
  </w:num>
  <w:num w:numId="10" w16cid:durableId="1474256751">
    <w:abstractNumId w:val="16"/>
  </w:num>
  <w:num w:numId="11" w16cid:durableId="1835416412">
    <w:abstractNumId w:val="23"/>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5"/>
  </w:num>
  <w:num w:numId="19" w16cid:durableId="2020354655">
    <w:abstractNumId w:val="27"/>
  </w:num>
  <w:num w:numId="20" w16cid:durableId="1734548018">
    <w:abstractNumId w:val="10"/>
  </w:num>
  <w:num w:numId="21" w16cid:durableId="1583444407">
    <w:abstractNumId w:val="30"/>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4"/>
  </w:num>
  <w:num w:numId="27" w16cid:durableId="499540225">
    <w:abstractNumId w:val="18"/>
  </w:num>
  <w:num w:numId="28" w16cid:durableId="1940867757">
    <w:abstractNumId w:val="6"/>
  </w:num>
  <w:num w:numId="29" w16cid:durableId="62026043">
    <w:abstractNumId w:val="22"/>
  </w:num>
  <w:num w:numId="30" w16cid:durableId="409617713">
    <w:abstractNumId w:val="17"/>
  </w:num>
  <w:num w:numId="31" w16cid:durableId="1184437367">
    <w:abstractNumId w:val="28"/>
  </w:num>
  <w:num w:numId="32" w16cid:durableId="1129514464">
    <w:abstractNumId w:val="15"/>
  </w:num>
  <w:num w:numId="33" w16cid:durableId="21248825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70825"/>
    <w:rsid w:val="000801DC"/>
    <w:rsid w:val="000A1999"/>
    <w:rsid w:val="000C232F"/>
    <w:rsid w:val="00117FA7"/>
    <w:rsid w:val="00123831"/>
    <w:rsid w:val="0012704F"/>
    <w:rsid w:val="0013667E"/>
    <w:rsid w:val="00173A23"/>
    <w:rsid w:val="0018356E"/>
    <w:rsid w:val="00187330"/>
    <w:rsid w:val="001976F0"/>
    <w:rsid w:val="001A0275"/>
    <w:rsid w:val="001A6FFA"/>
    <w:rsid w:val="001B6954"/>
    <w:rsid w:val="001D45AC"/>
    <w:rsid w:val="001F0A02"/>
    <w:rsid w:val="0021540F"/>
    <w:rsid w:val="00225A40"/>
    <w:rsid w:val="0023303F"/>
    <w:rsid w:val="00241E61"/>
    <w:rsid w:val="00283926"/>
    <w:rsid w:val="002A31ED"/>
    <w:rsid w:val="002A3316"/>
    <w:rsid w:val="002B7C57"/>
    <w:rsid w:val="002C2857"/>
    <w:rsid w:val="002F2AA1"/>
    <w:rsid w:val="002F47CB"/>
    <w:rsid w:val="002F69F8"/>
    <w:rsid w:val="0030377F"/>
    <w:rsid w:val="00305194"/>
    <w:rsid w:val="00310B0B"/>
    <w:rsid w:val="0031116F"/>
    <w:rsid w:val="00320017"/>
    <w:rsid w:val="00364042"/>
    <w:rsid w:val="00374958"/>
    <w:rsid w:val="003807C7"/>
    <w:rsid w:val="0038286E"/>
    <w:rsid w:val="00387F2A"/>
    <w:rsid w:val="003D09C3"/>
    <w:rsid w:val="003D705F"/>
    <w:rsid w:val="003E7495"/>
    <w:rsid w:val="0041686B"/>
    <w:rsid w:val="0042138F"/>
    <w:rsid w:val="00422667"/>
    <w:rsid w:val="004252BB"/>
    <w:rsid w:val="00437343"/>
    <w:rsid w:val="00441578"/>
    <w:rsid w:val="004527B7"/>
    <w:rsid w:val="00462621"/>
    <w:rsid w:val="00476121"/>
    <w:rsid w:val="0047682E"/>
    <w:rsid w:val="0048241E"/>
    <w:rsid w:val="0049078B"/>
    <w:rsid w:val="00492E96"/>
    <w:rsid w:val="004A03F6"/>
    <w:rsid w:val="004B63B2"/>
    <w:rsid w:val="004D67E1"/>
    <w:rsid w:val="004E0CFE"/>
    <w:rsid w:val="004E5614"/>
    <w:rsid w:val="005177AA"/>
    <w:rsid w:val="00523373"/>
    <w:rsid w:val="00542110"/>
    <w:rsid w:val="00556602"/>
    <w:rsid w:val="005568CA"/>
    <w:rsid w:val="00566CB3"/>
    <w:rsid w:val="005732D2"/>
    <w:rsid w:val="00574C85"/>
    <w:rsid w:val="00575FDE"/>
    <w:rsid w:val="005764C1"/>
    <w:rsid w:val="005B6E6D"/>
    <w:rsid w:val="005C3ABD"/>
    <w:rsid w:val="005E3B93"/>
    <w:rsid w:val="005E616E"/>
    <w:rsid w:val="00601E85"/>
    <w:rsid w:val="00607E4F"/>
    <w:rsid w:val="006149A1"/>
    <w:rsid w:val="0065014F"/>
    <w:rsid w:val="00673FCF"/>
    <w:rsid w:val="006946C0"/>
    <w:rsid w:val="006A150E"/>
    <w:rsid w:val="006C2AED"/>
    <w:rsid w:val="0070390C"/>
    <w:rsid w:val="00704F60"/>
    <w:rsid w:val="007260E7"/>
    <w:rsid w:val="00752B35"/>
    <w:rsid w:val="007623DE"/>
    <w:rsid w:val="007635C1"/>
    <w:rsid w:val="007850CC"/>
    <w:rsid w:val="007A7D78"/>
    <w:rsid w:val="007D3636"/>
    <w:rsid w:val="007E5FF3"/>
    <w:rsid w:val="007F5C34"/>
    <w:rsid w:val="008011AF"/>
    <w:rsid w:val="008541CC"/>
    <w:rsid w:val="00863C81"/>
    <w:rsid w:val="00872861"/>
    <w:rsid w:val="008C5AC6"/>
    <w:rsid w:val="009128C5"/>
    <w:rsid w:val="00944306"/>
    <w:rsid w:val="00955A39"/>
    <w:rsid w:val="00960FC2"/>
    <w:rsid w:val="009635DC"/>
    <w:rsid w:val="00992B4B"/>
    <w:rsid w:val="009A2329"/>
    <w:rsid w:val="009C03CE"/>
    <w:rsid w:val="009F5A34"/>
    <w:rsid w:val="009F76D3"/>
    <w:rsid w:val="00A27AE0"/>
    <w:rsid w:val="00A50623"/>
    <w:rsid w:val="00A9504B"/>
    <w:rsid w:val="00A955A6"/>
    <w:rsid w:val="00AD01C2"/>
    <w:rsid w:val="00AE4908"/>
    <w:rsid w:val="00AE56E8"/>
    <w:rsid w:val="00AF2BB2"/>
    <w:rsid w:val="00B04473"/>
    <w:rsid w:val="00B35397"/>
    <w:rsid w:val="00B41490"/>
    <w:rsid w:val="00B42C69"/>
    <w:rsid w:val="00BC0AC2"/>
    <w:rsid w:val="00BC2AF2"/>
    <w:rsid w:val="00C120B1"/>
    <w:rsid w:val="00C216D6"/>
    <w:rsid w:val="00C346F3"/>
    <w:rsid w:val="00C37860"/>
    <w:rsid w:val="00C47245"/>
    <w:rsid w:val="00C60728"/>
    <w:rsid w:val="00C72512"/>
    <w:rsid w:val="00C7358C"/>
    <w:rsid w:val="00C90BB1"/>
    <w:rsid w:val="00CD2F35"/>
    <w:rsid w:val="00CD5C56"/>
    <w:rsid w:val="00CE6CE8"/>
    <w:rsid w:val="00D0126E"/>
    <w:rsid w:val="00D10C0E"/>
    <w:rsid w:val="00D13A36"/>
    <w:rsid w:val="00D35E7F"/>
    <w:rsid w:val="00DA43B9"/>
    <w:rsid w:val="00DB47B5"/>
    <w:rsid w:val="00DC56E0"/>
    <w:rsid w:val="00DE16FE"/>
    <w:rsid w:val="00E00C2C"/>
    <w:rsid w:val="00E00E9C"/>
    <w:rsid w:val="00E070E2"/>
    <w:rsid w:val="00E35305"/>
    <w:rsid w:val="00E45CE1"/>
    <w:rsid w:val="00E5492D"/>
    <w:rsid w:val="00E555B9"/>
    <w:rsid w:val="00E61E57"/>
    <w:rsid w:val="00E624B2"/>
    <w:rsid w:val="00EB3615"/>
    <w:rsid w:val="00EB65F7"/>
    <w:rsid w:val="00ED11BB"/>
    <w:rsid w:val="00ED6600"/>
    <w:rsid w:val="00EE04AE"/>
    <w:rsid w:val="00EE4181"/>
    <w:rsid w:val="00EF16C1"/>
    <w:rsid w:val="00F04411"/>
    <w:rsid w:val="00F462F1"/>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9</TotalTime>
  <Pages>29</Pages>
  <Words>7017</Words>
  <Characters>39998</Characters>
  <Application>Microsoft Office Word</Application>
  <DocSecurity>0</DocSecurity>
  <Lines>333</Lines>
  <Paragraphs>9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44</cp:revision>
  <dcterms:created xsi:type="dcterms:W3CDTF">2023-05-12T09:14:00Z</dcterms:created>
  <dcterms:modified xsi:type="dcterms:W3CDTF">2023-07-0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7SABUr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